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6C9E" w:rsidRDefault="00EA45DE" w:rsidP="00EA45DE">
      <w:pPr>
        <w:pStyle w:val="1"/>
      </w:pPr>
      <w:r>
        <w:rPr>
          <w:rFonts w:hint="eastAsia"/>
        </w:rPr>
        <w:t xml:space="preserve">1. </w:t>
      </w:r>
      <w:r>
        <w:t>我的模型</w:t>
      </w:r>
      <w:r>
        <w:rPr>
          <w:rFonts w:hint="eastAsia"/>
        </w:rPr>
        <w:t>-</w:t>
      </w:r>
      <w:r>
        <w:t>自编码器</w:t>
      </w:r>
    </w:p>
    <w:p w:rsidR="00EA45DE" w:rsidRDefault="00EA45DE" w:rsidP="00EA45DE">
      <w:r>
        <w:rPr>
          <w:rFonts w:hint="eastAsia"/>
        </w:rPr>
        <w:t>一、立项依据</w:t>
      </w:r>
    </w:p>
    <w:p w:rsidR="00EA45DE" w:rsidRDefault="00EA45DE" w:rsidP="00EA45DE">
      <w:r>
        <w:t>本文旨在针对不平衡分类提出新的机器学习分类模型</w:t>
      </w:r>
      <w:r>
        <w:rPr>
          <w:rFonts w:hint="eastAsia"/>
        </w:rPr>
        <w:t>，</w:t>
      </w:r>
      <w:r>
        <w:t>传统的不平衡分类中通常有两种方法</w:t>
      </w:r>
      <w:r>
        <w:rPr>
          <w:rFonts w:hint="eastAsia"/>
        </w:rPr>
        <w:t>：</w:t>
      </w:r>
      <w:r>
        <w:t>数据层面和算法层面</w:t>
      </w:r>
      <w:r>
        <w:rPr>
          <w:rFonts w:hint="eastAsia"/>
        </w:rPr>
        <w:t>。</w:t>
      </w:r>
      <w:r>
        <w:t>但本文希望提出在不修改样本的情况下</w:t>
      </w:r>
      <w:r>
        <w:rPr>
          <w:rFonts w:hint="eastAsia"/>
        </w:rPr>
        <w:t>，</w:t>
      </w:r>
      <w:r>
        <w:t>针对不平衡分类提出比较好的方法</w:t>
      </w:r>
      <w:r>
        <w:rPr>
          <w:rFonts w:hint="eastAsia"/>
        </w:rPr>
        <w:t>。</w:t>
      </w:r>
    </w:p>
    <w:p w:rsidR="00AE7494" w:rsidRDefault="00AE7494" w:rsidP="00EA45DE">
      <w:r>
        <w:t>本文希望在已知少数类的基础上</w:t>
      </w:r>
      <w:r>
        <w:rPr>
          <w:rFonts w:hint="eastAsia"/>
        </w:rPr>
        <w:t>，</w:t>
      </w:r>
      <w:r>
        <w:t>利用神经网络对其分布进行建模</w:t>
      </w:r>
      <w:r>
        <w:rPr>
          <w:rFonts w:hint="eastAsia"/>
        </w:rPr>
        <w:t>，</w:t>
      </w:r>
      <w:r>
        <w:t>并对该模型进行采样以获得足够的样本</w:t>
      </w:r>
      <w:r>
        <w:rPr>
          <w:rFonts w:hint="eastAsia"/>
        </w:rPr>
        <w:t>。</w:t>
      </w:r>
    </w:p>
    <w:p w:rsidR="00AE7494" w:rsidRDefault="00AE7494" w:rsidP="00EA45DE">
      <w:r>
        <w:t>采样方法分为两种</w:t>
      </w:r>
      <w:r>
        <w:rPr>
          <w:rFonts w:hint="eastAsia"/>
        </w:rPr>
        <w:t>：</w:t>
      </w:r>
      <w:r>
        <w:t>无信息采样和有信息采样</w:t>
      </w:r>
      <w:r>
        <w:rPr>
          <w:rFonts w:hint="eastAsia"/>
        </w:rPr>
        <w:t>；</w:t>
      </w:r>
      <w:r>
        <w:t>无信息采样指利用当前样本进行插值</w:t>
      </w:r>
      <w:r>
        <w:rPr>
          <w:rFonts w:hint="eastAsia"/>
        </w:rPr>
        <w:t>，</w:t>
      </w:r>
      <w:r>
        <w:t>其中包括经典线性插值</w:t>
      </w:r>
      <w:r>
        <w:t>SMOTE</w:t>
      </w:r>
      <w:r>
        <w:rPr>
          <w:rFonts w:hint="eastAsia"/>
        </w:rPr>
        <w:t>，</w:t>
      </w:r>
      <w:r>
        <w:t>以及利用</w:t>
      </w:r>
      <w:r>
        <w:t>SVM</w:t>
      </w:r>
      <w:r>
        <w:t>将样本空间映射到线性可分空间后进行的线性插值</w:t>
      </w:r>
      <w:r>
        <w:rPr>
          <w:rFonts w:hint="eastAsia"/>
        </w:rPr>
        <w:t>。</w:t>
      </w:r>
      <w:r>
        <w:t>有信息采样时指通过对分布进行建模</w:t>
      </w:r>
      <w:r>
        <w:rPr>
          <w:rFonts w:hint="eastAsia"/>
        </w:rPr>
        <w:t>，</w:t>
      </w:r>
      <w:r>
        <w:t>先假设样本的分布模型</w:t>
      </w:r>
      <w:r>
        <w:rPr>
          <w:rFonts w:hint="eastAsia"/>
        </w:rPr>
        <w:t>，</w:t>
      </w:r>
      <w:r>
        <w:t>利用</w:t>
      </w:r>
      <w:r>
        <w:t>EM</w:t>
      </w:r>
      <w:r>
        <w:t>算法对参数进行估计</w:t>
      </w:r>
      <w:r>
        <w:rPr>
          <w:rFonts w:hint="eastAsia"/>
        </w:rPr>
        <w:t>，</w:t>
      </w:r>
      <w:r>
        <w:t>最后得到采样结果</w:t>
      </w:r>
      <w:r>
        <w:rPr>
          <w:rFonts w:hint="eastAsia"/>
        </w:rPr>
        <w:t>。</w:t>
      </w:r>
    </w:p>
    <w:p w:rsidR="00AE7494" w:rsidRDefault="00AE7494" w:rsidP="00EA45DE">
      <w:r>
        <w:t>同时</w:t>
      </w:r>
      <w:r>
        <w:rPr>
          <w:rFonts w:hint="eastAsia"/>
        </w:rPr>
        <w:t>，</w:t>
      </w:r>
      <w:r>
        <w:t>生成样本方法还包括小样本学习中的虚拟样本生成</w:t>
      </w:r>
      <w:r>
        <w:rPr>
          <w:rFonts w:hint="eastAsia"/>
        </w:rPr>
        <w:t>，</w:t>
      </w:r>
      <w:r>
        <w:t>人脸图像中的奇异值分解</w:t>
      </w:r>
      <w:r>
        <w:rPr>
          <w:rFonts w:hint="eastAsia"/>
        </w:rPr>
        <w:t>，</w:t>
      </w:r>
      <w:r>
        <w:t>通用学习方法</w:t>
      </w:r>
      <w:r>
        <w:rPr>
          <w:rFonts w:hint="eastAsia"/>
        </w:rPr>
        <w:t>：</w:t>
      </w:r>
      <w:r>
        <w:t>利用通用数据集中基准样本和其余样本的差值</w:t>
      </w:r>
      <w:r>
        <w:rPr>
          <w:rFonts w:hint="eastAsia"/>
        </w:rPr>
        <w:t>，</w:t>
      </w:r>
      <w:r>
        <w:t>给需要生成虚拟样本的基准样本进行生成</w:t>
      </w:r>
      <w:r>
        <w:rPr>
          <w:rFonts w:hint="eastAsia"/>
        </w:rPr>
        <w:t>。</w:t>
      </w:r>
    </w:p>
    <w:p w:rsidR="00910A5E" w:rsidRDefault="00910A5E" w:rsidP="00EA45DE">
      <w:r>
        <w:t>深度学习中的生成对抗网络和变分自编码器也是生成模型中的佼佼者</w:t>
      </w:r>
      <w:r>
        <w:rPr>
          <w:rFonts w:hint="eastAsia"/>
        </w:rPr>
        <w:t>。</w:t>
      </w:r>
      <w:r>
        <w:t>由于</w:t>
      </w:r>
      <w:r w:rsidR="00666F25">
        <w:t>GAN</w:t>
      </w:r>
      <w:r w:rsidR="00666F25">
        <w:t>无法对原始样本和生成样本进行对比</w:t>
      </w:r>
      <w:r w:rsidR="00666F25">
        <w:rPr>
          <w:rFonts w:hint="eastAsia"/>
        </w:rPr>
        <w:t>，</w:t>
      </w:r>
      <w:r w:rsidR="00666F25">
        <w:t>而这个在无法直接可视化的序列数据中是十分重要的</w:t>
      </w:r>
      <w:r w:rsidR="00666F25">
        <w:rPr>
          <w:rFonts w:hint="eastAsia"/>
        </w:rPr>
        <w:t>，</w:t>
      </w:r>
      <w:r w:rsidR="00666F25">
        <w:t>因此本文中采取了变分自编码器的改进版本</w:t>
      </w:r>
      <w:r w:rsidR="00666F25">
        <w:rPr>
          <w:rFonts w:hint="eastAsia"/>
        </w:rPr>
        <w:t>。</w:t>
      </w:r>
    </w:p>
    <w:p w:rsidR="00EA45DE" w:rsidRDefault="00EA45DE" w:rsidP="00EA45DE">
      <w:r>
        <w:rPr>
          <w:rFonts w:hint="eastAsia"/>
        </w:rPr>
        <w:t>二、国内外研究现状和发展趋势</w:t>
      </w:r>
    </w:p>
    <w:p w:rsidR="00EA45DE" w:rsidRDefault="00EA45DE" w:rsidP="00EA45DE">
      <w:r>
        <w:rPr>
          <w:rFonts w:hint="eastAsia"/>
        </w:rPr>
        <w:t>目前针对不平衡分类的情况下，由于少数类样本的分类代价更高，所以产生了数据层面的过采样和欠采样方法，</w:t>
      </w:r>
      <w:r>
        <w:rPr>
          <w:rFonts w:hint="eastAsia"/>
        </w:rPr>
        <w:t>SMOTE</w:t>
      </w:r>
      <w:r w:rsidR="006B2720">
        <w:fldChar w:fldCharType="begin"/>
      </w:r>
      <w:r w:rsidR="006B2720">
        <w:instrText xml:space="preserve"> ADDIN ZOTERO_ITEM CSL_CITATION {"citationID":"a2q2s5c47ar","properties":{"formattedCitation":"[1]","plainCitation":"[1]"},"citationItems":[{"id":49,"uris":["http://zotero.org/users/local/qETdxzoZ/items/9I3SZFQU"],"uri":["http://zotero.org/users/local/qETdxzoZ/items/9I3SZFQU"],"itemData":{"id":49,"type":"article-journal","title":"SMOTE: synthetic minority over-sampling technique","container-title":"Journal of Artificial Intelligence Research","page":"321-357","volume":"16","issue":"1","author":[{"family":"Chawla","given":"Nitesh V"},{"family":"Bowyer","given":"Kevin W"},{"family":"Hall","given":"Lawrence O"},{"family":"Kegelmeyer","given":"W. Philip"}],"issued":{"date-parts":[["2011"]]}}}],"schema":"https://github.com/citation-style-language/schema/raw/master/csl-citation.json"} </w:instrText>
      </w:r>
      <w:r w:rsidR="006B2720">
        <w:fldChar w:fldCharType="separate"/>
      </w:r>
      <w:r w:rsidR="00450107" w:rsidRPr="00450107">
        <w:rPr>
          <w:rFonts w:ascii="Calibri" w:hAnsi="Calibri" w:cs="Calibri"/>
        </w:rPr>
        <w:t>[1]</w:t>
      </w:r>
      <w:r w:rsidR="006B2720">
        <w:fldChar w:fldCharType="end"/>
      </w:r>
      <w:r>
        <w:rPr>
          <w:rFonts w:hint="eastAsia"/>
        </w:rPr>
        <w:t>方法是典型的过采样方法，</w:t>
      </w:r>
      <w:r w:rsidR="006B2720">
        <w:rPr>
          <w:rFonts w:hint="eastAsia"/>
        </w:rPr>
        <w:t>有学者则提出了遗传算法和采样结合的算法</w:t>
      </w:r>
      <w:r w:rsidR="006B2720">
        <w:fldChar w:fldCharType="begin"/>
      </w:r>
      <w:r w:rsidR="006B2720">
        <w:instrText xml:space="preserve"> ADDIN ZOTERO_ITEM CSL_CITATION {"citationID":"a207re8h627","properties":{"formattedCitation":"[2]","plainCitation":"[2]"},"citationItems":[{"id":51,"uris":["http://zotero.org/users/local/qETdxzoZ/items/SIEUC8SI"],"uri":["http://zotero.org/users/local/qETdxzoZ/items/SIEUC8SI"],"itemData":{"id":51,"type":"article-journal","title":"Evolutionary Undersampling for Classification with Imbalanced Datasets: Proposals and Taxonomy","container-title":"Evolutionary Computation","page":"275-306","volume":"17","issue":"3","author":[{"family":"García","given":"Salvador"},{"family":"Herrera","given":"Francisco"}],"issued":{"date-parts":[["1993"]]}}}],"schema":"https://github.com/citation-style-language/schema/raw/master/csl-citation.json"} </w:instrText>
      </w:r>
      <w:r w:rsidR="006B2720">
        <w:fldChar w:fldCharType="separate"/>
      </w:r>
      <w:r w:rsidR="00450107" w:rsidRPr="00450107">
        <w:rPr>
          <w:rFonts w:ascii="Calibri" w:hAnsi="Calibri" w:cs="Calibri"/>
        </w:rPr>
        <w:t>[2]</w:t>
      </w:r>
      <w:r w:rsidR="006B2720">
        <w:fldChar w:fldCharType="end"/>
      </w:r>
      <w:r w:rsidR="006B2720">
        <w:rPr>
          <w:rFonts w:hint="eastAsia"/>
        </w:rPr>
        <w:t>，遗传算法不仅可以用于数据采样</w:t>
      </w:r>
      <w:r w:rsidR="006F1DF5">
        <w:fldChar w:fldCharType="begin"/>
      </w:r>
      <w:r w:rsidR="006F1DF5">
        <w:instrText xml:space="preserve"> ADDIN ZOTERO_ITEM CSL_CITATION {"citationID":"ahl60eubti","properties":{"formattedCitation":"[2]","plainCitation":"[2]"},"citationItems":[{"id":51,"uris":["http://zotero.org/users/local/qETdxzoZ/items/SIEUC8SI"],"uri":["http://zotero.org/users/local/qETdxzoZ/items/SIEUC8SI"],"itemData":{"id":51,"type":"article-journal","title":"Evolutionary Undersampling for Classification with Imbalanced Datasets: Proposals and Taxonomy","container-title":"Evolutionary Computation","page":"275-306","volume":"17","issue":"3","author":[{"family":"García","given":"Salvador"},{"family":"Herrera","given":"Francisco"}],"issued":{"date-parts":[["1993"]]}}}],"schema":"https://github.com/citation-style-language/schema/raw/master/csl-citation.json"} </w:instrText>
      </w:r>
      <w:r w:rsidR="006F1DF5">
        <w:fldChar w:fldCharType="separate"/>
      </w:r>
      <w:r w:rsidR="00450107" w:rsidRPr="00450107">
        <w:rPr>
          <w:rFonts w:ascii="Calibri" w:hAnsi="Calibri" w:cs="Calibri"/>
        </w:rPr>
        <w:t>[2]</w:t>
      </w:r>
      <w:r w:rsidR="006F1DF5">
        <w:fldChar w:fldCharType="end"/>
      </w:r>
      <w:r w:rsidR="006B2720">
        <w:rPr>
          <w:rFonts w:hint="eastAsia"/>
        </w:rPr>
        <w:t>、特征选择</w:t>
      </w:r>
      <w:r w:rsidR="006F1DF5">
        <w:fldChar w:fldCharType="begin"/>
      </w:r>
      <w:r w:rsidR="006F1DF5">
        <w:instrText xml:space="preserve"> ADDIN ZOTERO_ITEM CSL_CITATION {"citationID":"a2q3d9do23a","properties":{"formattedCitation":"[3]","plainCitation":"[3]"},"citationItems":[{"id":16,"uris":["http://zotero.org/users/local/qETdxzoZ/items/KR6F2B62"],"uri":["http://zotero.org/users/local/qETdxzoZ/items/KR6F2B62"],"itemData":{"id":16,"type":"article-journal","title":"Feature Selection Has a Large Impact on One-Class Classification Accuracy for MicroRNAs in Plants","container-title":"Advances in Bioinformatics","page":"1-6","volume":"2016","source":"CrossRef","DOI":"10.1155/2016/5670851","ISSN":"1687-8027, 1687-8035","language":"en","author":[{"family":"Yousef","given":"Malik"},{"family":"Saçar Demirci","given":"Müşerref Duygu"},{"family":"Khalifa","given":"Waleed"},{"family":"Allmer","given":"Jens"}],"issued":{"date-parts":[["2016"]]}}}],"schema":"https://github.com/citation-style-language/schema/raw/master/csl-citation.json"} </w:instrText>
      </w:r>
      <w:r w:rsidR="006F1DF5">
        <w:fldChar w:fldCharType="separate"/>
      </w:r>
      <w:r w:rsidR="00450107" w:rsidRPr="00450107">
        <w:rPr>
          <w:rFonts w:ascii="Calibri" w:hAnsi="Calibri" w:cs="Calibri"/>
        </w:rPr>
        <w:t>[3]</w:t>
      </w:r>
      <w:r w:rsidR="006F1DF5">
        <w:fldChar w:fldCharType="end"/>
      </w:r>
      <w:r w:rsidR="006B2720">
        <w:rPr>
          <w:rFonts w:hint="eastAsia"/>
        </w:rPr>
        <w:t>，甚至可以作为</w:t>
      </w:r>
      <w:r w:rsidR="006F1DF5">
        <w:rPr>
          <w:rFonts w:hint="eastAsia"/>
        </w:rPr>
        <w:t>集成算法里的分类器选择等方法。</w:t>
      </w:r>
    </w:p>
    <w:p w:rsidR="00EA45DE" w:rsidRDefault="00EA45DE" w:rsidP="00EA45DE">
      <w:r>
        <w:rPr>
          <w:rFonts w:hint="eastAsia"/>
        </w:rPr>
        <w:t>1</w:t>
      </w:r>
      <w:r>
        <w:rPr>
          <w:rFonts w:hint="eastAsia"/>
        </w:rPr>
        <w:t>．国内外研究现状</w:t>
      </w:r>
    </w:p>
    <w:p w:rsidR="00EA45DE" w:rsidRDefault="00EA45DE" w:rsidP="00EA45DE">
      <w:r>
        <w:rPr>
          <w:rFonts w:hint="eastAsia"/>
        </w:rPr>
        <w:t>2</w:t>
      </w:r>
      <w:r>
        <w:rPr>
          <w:rFonts w:hint="eastAsia"/>
        </w:rPr>
        <w:t>．研究现状存在的核心问题和本项目的研究设想</w:t>
      </w:r>
    </w:p>
    <w:p w:rsidR="00EA45DE" w:rsidRDefault="00EA45DE" w:rsidP="00EA45DE">
      <w:r>
        <w:rPr>
          <w:rFonts w:hint="eastAsia"/>
        </w:rPr>
        <w:t>1</w:t>
      </w:r>
      <w:r>
        <w:rPr>
          <w:rFonts w:hint="eastAsia"/>
        </w:rPr>
        <w:t>）研究现状存在的核心问题</w:t>
      </w:r>
    </w:p>
    <w:p w:rsidR="00EA45DE" w:rsidRDefault="00EA45DE" w:rsidP="00EA45DE">
      <w:r>
        <w:rPr>
          <w:rFonts w:hint="eastAsia"/>
        </w:rPr>
        <w:t>2</w:t>
      </w:r>
      <w:r>
        <w:rPr>
          <w:rFonts w:hint="eastAsia"/>
        </w:rPr>
        <w:t>）本项目的研究设想</w:t>
      </w:r>
    </w:p>
    <w:p w:rsidR="001F6406" w:rsidRDefault="001F6406" w:rsidP="00EA45DE">
      <w:r>
        <w:t>本模型主要是希望直接针对样本进行分类</w:t>
      </w:r>
      <w:r>
        <w:rPr>
          <w:rFonts w:hint="eastAsia"/>
        </w:rPr>
        <w:t>，</w:t>
      </w:r>
      <w:r>
        <w:t>能够在比较原始的情况下对数据进行处理</w:t>
      </w:r>
      <w:r>
        <w:rPr>
          <w:rFonts w:hint="eastAsia"/>
        </w:rPr>
        <w:t>，希望无视不平衡</w:t>
      </w:r>
      <w:r w:rsidR="00C50BC2">
        <w:rPr>
          <w:rFonts w:hint="eastAsia"/>
        </w:rPr>
        <w:t>状态而达到比较好的分类效果</w:t>
      </w:r>
      <w:r w:rsidR="00D84963">
        <w:rPr>
          <w:rFonts w:hint="eastAsia"/>
        </w:rPr>
        <w:t>。</w:t>
      </w:r>
    </w:p>
    <w:p w:rsidR="00EA45DE" w:rsidRDefault="00EA45DE" w:rsidP="00EA45DE">
      <w:r>
        <w:rPr>
          <w:rFonts w:hint="eastAsia"/>
        </w:rPr>
        <w:t>三、拟解决的关键科学问题和主要研究内容</w:t>
      </w:r>
    </w:p>
    <w:p w:rsidR="00EA45DE" w:rsidRDefault="00EA45DE" w:rsidP="00EA45DE">
      <w:r>
        <w:rPr>
          <w:rFonts w:hint="eastAsia"/>
        </w:rPr>
        <w:t xml:space="preserve">1.  </w:t>
      </w:r>
      <w:r>
        <w:rPr>
          <w:rFonts w:hint="eastAsia"/>
        </w:rPr>
        <w:t>研究内容</w:t>
      </w:r>
    </w:p>
    <w:p w:rsidR="00D84963" w:rsidRDefault="00D84963" w:rsidP="00EA45DE">
      <w:r>
        <w:t>采用自编码器对某类样本进行建模</w:t>
      </w:r>
      <w:r>
        <w:rPr>
          <w:rFonts w:hint="eastAsia"/>
        </w:rPr>
        <w:t>，</w:t>
      </w:r>
      <w:r>
        <w:t>取得重建模型</w:t>
      </w:r>
      <w:r>
        <w:rPr>
          <w:rFonts w:hint="eastAsia"/>
        </w:rPr>
        <w:t>，</w:t>
      </w:r>
      <w:r>
        <w:t>根据未知样本的重建误差进行投票</w:t>
      </w:r>
      <w:r>
        <w:rPr>
          <w:rFonts w:hint="eastAsia"/>
        </w:rPr>
        <w:t>区分类别，整个模型的优势在于不需要加入或者减少样本数量，并且是无监督学习。</w:t>
      </w:r>
    </w:p>
    <w:p w:rsidR="00D84963" w:rsidRDefault="00D84963" w:rsidP="00EA45DE"/>
    <w:p w:rsidR="00EA45DE" w:rsidRDefault="00EA45DE" w:rsidP="00EA45DE">
      <w:r>
        <w:rPr>
          <w:rFonts w:hint="eastAsia"/>
        </w:rPr>
        <w:t xml:space="preserve">2.  </w:t>
      </w:r>
      <w:r>
        <w:rPr>
          <w:rFonts w:hint="eastAsia"/>
        </w:rPr>
        <w:t>拟解决的关键问题</w:t>
      </w:r>
    </w:p>
    <w:p w:rsidR="003B2C44" w:rsidRDefault="003B2C44" w:rsidP="00EA45DE">
      <w:r>
        <w:t>由于自编码器的特性</w:t>
      </w:r>
      <w:r>
        <w:rPr>
          <w:rFonts w:hint="eastAsia"/>
        </w:rPr>
        <w:t>和本模型的设计特性，可能在训练时容易造成过拟合，针对这个问题的解决方案目前有：</w:t>
      </w:r>
    </w:p>
    <w:p w:rsidR="003B2C44" w:rsidRDefault="003B2C44" w:rsidP="003B2C44">
      <w:pPr>
        <w:pStyle w:val="a5"/>
        <w:numPr>
          <w:ilvl w:val="0"/>
          <w:numId w:val="1"/>
        </w:numPr>
        <w:ind w:firstLineChars="0"/>
      </w:pPr>
      <w:r>
        <w:rPr>
          <w:rFonts w:hint="eastAsia"/>
        </w:rPr>
        <w:t>加入</w:t>
      </w:r>
      <w:r>
        <w:rPr>
          <w:rFonts w:hint="eastAsia"/>
        </w:rPr>
        <w:t>dropout</w:t>
      </w:r>
    </w:p>
    <w:p w:rsidR="003B2C44" w:rsidRDefault="003B2C44" w:rsidP="003B2C44">
      <w:pPr>
        <w:pStyle w:val="a5"/>
        <w:numPr>
          <w:ilvl w:val="0"/>
          <w:numId w:val="1"/>
        </w:numPr>
        <w:ind w:firstLineChars="0"/>
      </w:pPr>
      <w:r>
        <w:t>采用噪声自编码器</w:t>
      </w:r>
      <w:r>
        <w:fldChar w:fldCharType="begin"/>
      </w:r>
      <w:r>
        <w:instrText xml:space="preserve"> ADDIN ZOTERO_ITEM CSL_CITATION {"citationID":"ancsc01kms","properties":{"formattedCitation":"[4]","plainCitation":"[4]"},"citationItems":[{"id":76,"uris":["http://zotero.org/users/local/qETdxzoZ/items/5Z6C74JN"],"uri":["http://zotero.org/users/local/qETdxzoZ/items/5Z6C74JN"],"itemData":{"id":76,"type":"article-journal","title":"Deep learning approach for active classification of electrocardiogram signals","container-title":"Information Sciences","page":"340-354","volume":"345","issue":"1","abstract":"In this paper, we propose a novel approach based on deep learning for active classification of electrocardiogram (ECG) signals. To this end, we learn a suitable feature representation from the raw ECG data in an unsupervised way using stacked denoising autoencoders (SDAEs) with sparsity constraint. After this feature learning phase, we add a softmax regression layer on the top of the resulting hidden representation layer yielding the so-called deep neural network (DNN). During the interaction phase, we allow the expert at each iteration to label the most relevant and uncertain ECG beats in the test record, which are then used for updating the DNN weights. As ranking criteria, the method relies on the DNN posterior probabilities to associate confidence measures such as entropy and Breaking-Ties (BT) to each test beat in the ECG record under analysis. In the experiments, we validate the method on the well-known MIT-BIH arrhythmia database as well as two other databases called INCART, and SVDB, respectively. Furthermore, we follow the recommendations of the Association for the Advancement of Medical Instrumentation (AAMI) for class labeling and results presentation. The results obtained show that the newly proposed approach provides significant accuracy improvements with less expert interaction and faster online retraining compared to state-of-the-art methods.","author":[{"family":"Rahhal","given":"M. M. Al"},{"family":"Bazi","given":"Yakoub"},{"family":"Alhichri","given":"Haikel"},{"family":"Alajlan","given":"Naif"},{"family":"Melgani","given":"Farid"},{"family":"Yager","given":"R. R."}],"issued":{"date-parts":[["2016"]]}}}],"schema":"https://github.com/citation-style-language/schema/raw/master/csl-citation.json"} </w:instrText>
      </w:r>
      <w:r>
        <w:fldChar w:fldCharType="separate"/>
      </w:r>
      <w:r w:rsidR="00450107" w:rsidRPr="00450107">
        <w:rPr>
          <w:rFonts w:ascii="Calibri" w:hAnsi="Calibri" w:cs="Calibri"/>
        </w:rPr>
        <w:t>[4]</w:t>
      </w:r>
      <w:r>
        <w:fldChar w:fldCharType="end"/>
      </w:r>
    </w:p>
    <w:p w:rsidR="003B2C44" w:rsidRDefault="003B2C44" w:rsidP="003B2C44">
      <w:pPr>
        <w:pStyle w:val="a5"/>
        <w:numPr>
          <w:ilvl w:val="0"/>
          <w:numId w:val="1"/>
        </w:numPr>
        <w:ind w:firstLineChars="0"/>
      </w:pPr>
      <w:r>
        <w:t>采用其他神经网络</w:t>
      </w:r>
      <w:r>
        <w:rPr>
          <w:rFonts w:hint="eastAsia"/>
        </w:rPr>
        <w:t>，</w:t>
      </w:r>
      <w:r>
        <w:t>比如</w:t>
      </w:r>
      <w:r>
        <w:t>DBN</w:t>
      </w:r>
      <w:r>
        <w:fldChar w:fldCharType="begin"/>
      </w:r>
      <w:r>
        <w:instrText xml:space="preserve"> ADDIN ZOTERO_ITEM CSL_CITATION {"citationID":"a24na7mtgs9","properties":{"formattedCitation":"[5]","plainCitation":"[5]"},"citationItems":[{"id":75,"uris":["http://zotero.org/users/local/qETdxzoZ/items/HC25RA4X"],"uri":["http://zotero.org/users/local/qETdxzoZ/items/HC25RA4X"],"itemData":{"id":75,"type":"article-journal","title":"Learning Non-linear Reconstruction Models for Image Set Classification","container-title":"IEEE Transactions on Pattern Analysis &amp; Machine Intelligence","page":"713-727","volume":"37","issue":"4","abstract":"Image set classification finds its applications in a number of real-life scenarios such as classification from surveillance videos, multi-view camera networks and personal albums. Compared with single image based classification, it offers more promises and has therefore attracted significant research attention in recent years. Unlike many existing methods which assume images of a set to lie on a certain geometric surface, this paper introduces a deep learning framework which makes no such prior assumptions and can automatically discover the underlying geometric structure. Specifically, a Template Deep Reconstruction Model (TDRM) is defined whose parameters are initialized by performing unsupervised pre-training in a layer-wise fashion using Gaussian Restricted Boltzmann Machines (GRBMs). The initialized TDRM is then separately trained for images of each class and class-specific DRMs are learnt. Based on the minimum reconstruction errors from the learnt class-specific models, three different voting strategies are devised for classification. Extensive experiments are performed to demonstrate the efficacy of the proposed framework for the tasks of face and object recognition from image sets. Experimental results show that the proposed method consistently outperforms the existing state of the art methods.","author":[{"family":"Hayat","given":"Munawar"},{"family":"Bennamoun","given":"Mohammed"},{"family":"An","given":"Senjian"}],"issued":{"date-parts":[["2015"]]}}}],"schema":"https://github.com/citation-style-language/schema/raw/master/csl-citation.json"} </w:instrText>
      </w:r>
      <w:r>
        <w:fldChar w:fldCharType="separate"/>
      </w:r>
      <w:r w:rsidR="00450107" w:rsidRPr="00450107">
        <w:rPr>
          <w:rFonts w:ascii="Calibri" w:hAnsi="Calibri" w:cs="Calibri"/>
        </w:rPr>
        <w:t>[5]</w:t>
      </w:r>
      <w:r>
        <w:fldChar w:fldCharType="end"/>
      </w:r>
    </w:p>
    <w:p w:rsidR="005445C8" w:rsidRDefault="005445C8" w:rsidP="003B2C44">
      <w:pPr>
        <w:pStyle w:val="a5"/>
        <w:numPr>
          <w:ilvl w:val="0"/>
          <w:numId w:val="1"/>
        </w:numPr>
        <w:ind w:firstLineChars="0"/>
      </w:pPr>
      <w:r>
        <w:t>加入不同的激活函数等抽取不同的特征和重建模型</w:t>
      </w:r>
      <w:r>
        <w:fldChar w:fldCharType="begin"/>
      </w:r>
      <w:r w:rsidR="00D84A08">
        <w:instrText xml:space="preserve"> ADDIN ZOTERO_ITEM CSL_CITATION {"citationID":"mVcs31Yj","properties":{"formattedCitation":"[6], [7]","plainCitation":"[6], [7]"},"citationItems":[{"id":77,"uris":["http://zotero.org/users/local/qETdxzoZ/items/XU7RNE3G"],"uri":["http://zotero.org/users/local/qETdxzoZ/items/XU7RNE3G"],"itemData":{"id":77,"type":"article-journal","title":"Dual autoencoders features for imbalance classification problem","container-title":"Pattern Recognition","page":"875-889","volume":"60","abstract":"Many classification problems encountered in real-world applications exhibit a profile of imbalanced data. Current methods depend on data resampling. In fact, if the feature set provides a clear decision boundary, resampling may not be needed to solve the imbalanced classification problem. Therefore, this work proposes a feature learning method based on the autoencoder to learn a set of features with better classification capabilities of the minority and the majority classes to address the imbalanced classification problems. Two sets of features are learned by two stacked autoencoders with different activation functions to capture different characteristics of the data and they are combined to form the Dual Autoencoding Features. Samples are then classified in the new feature space learned in this manner instead of the original input space. Experimental results show that the proposed method outperforms current resampling-based methods with statistical significance for imbalanced pattern classification problems.","author":[{"family":"Ng","given":"Wing W. Y."},{"family":"Zeng","given":"Guangjun"},{"family":"Zhang","given":"Jiangjun"},{"family":"Yeung","given":"Daniel S."},{"family":"Pedrycz","given":"Witold"}],"issued":{"date-parts":[["2016"]]}}},{"id":86,"uris":["http://zotero.org</w:instrText>
      </w:r>
      <w:r w:rsidR="00D84A08">
        <w:rPr>
          <w:rFonts w:hint="eastAsia"/>
        </w:rPr>
        <w:instrText>/users/local/qETdxzoZ/items/INXZXDMN"],"uri":["http://zotero.org/users/local/qETdxzoZ/items/INXZXDMN"],"itemData":{"id":86,"type":"article-journal","title":"</w:instrText>
      </w:r>
      <w:r w:rsidR="00D84A08">
        <w:rPr>
          <w:rFonts w:hint="eastAsia"/>
        </w:rPr>
        <w:instrText>生成式对抗网络</w:instrText>
      </w:r>
      <w:r w:rsidR="00D84A08">
        <w:rPr>
          <w:rFonts w:hint="eastAsia"/>
        </w:rPr>
        <w:instrText>GAN</w:instrText>
      </w:r>
      <w:r w:rsidR="00D84A08">
        <w:rPr>
          <w:rFonts w:hint="eastAsia"/>
        </w:rPr>
        <w:instrText>的研究进展与展望</w:instrText>
      </w:r>
      <w:r w:rsidR="00D84A08">
        <w:rPr>
          <w:rFonts w:hint="eastAsia"/>
        </w:rPr>
        <w:instrText>","container-title":"</w:instrText>
      </w:r>
      <w:r w:rsidR="00D84A08">
        <w:rPr>
          <w:rFonts w:hint="eastAsia"/>
        </w:rPr>
        <w:instrText>自动化学报</w:instrText>
      </w:r>
      <w:r w:rsidR="00D84A08">
        <w:rPr>
          <w:rFonts w:hint="eastAsia"/>
        </w:rPr>
        <w:instrText>","volume":"43","issue":"3","author":[{"literal":"</w:instrText>
      </w:r>
      <w:r w:rsidR="00D84A08">
        <w:rPr>
          <w:rFonts w:hint="eastAsia"/>
        </w:rPr>
        <w:instrText>王坤峰</w:instrText>
      </w:r>
      <w:r w:rsidR="00D84A08">
        <w:rPr>
          <w:rFonts w:hint="eastAsia"/>
        </w:rPr>
        <w:instrText>"},{"literal":"</w:instrText>
      </w:r>
      <w:r w:rsidR="00D84A08">
        <w:rPr>
          <w:rFonts w:hint="eastAsia"/>
        </w:rPr>
        <w:instrText>苟超</w:instrText>
      </w:r>
      <w:r w:rsidR="00D84A08">
        <w:rPr>
          <w:rFonts w:hint="eastAsia"/>
        </w:rPr>
        <w:instrText>"},{"literal":"</w:instrText>
      </w:r>
      <w:r w:rsidR="00D84A08">
        <w:rPr>
          <w:rFonts w:hint="eastAsia"/>
        </w:rPr>
        <w:instrText>段艳杰</w:instrText>
      </w:r>
      <w:r w:rsidR="00D84A08">
        <w:rPr>
          <w:rFonts w:hint="eastAsia"/>
        </w:rPr>
        <w:instrText>"},{"literal":"</w:instrText>
      </w:r>
      <w:r w:rsidR="00D84A08">
        <w:rPr>
          <w:rFonts w:hint="eastAsia"/>
        </w:rPr>
        <w:instrText>林懿伦</w:instrText>
      </w:r>
      <w:r w:rsidR="00D84A08">
        <w:rPr>
          <w:rFonts w:hint="eastAsia"/>
        </w:rPr>
        <w:instrText>"},{"literal":"</w:instrText>
      </w:r>
      <w:r w:rsidR="00D84A08">
        <w:rPr>
          <w:rFonts w:hint="eastAsia"/>
        </w:rPr>
        <w:instrText>郑心湖</w:instrText>
      </w:r>
      <w:r w:rsidR="00D84A08">
        <w:rPr>
          <w:rFonts w:hint="eastAsia"/>
        </w:rPr>
        <w:instrText>"},{"literal":"</w:instrText>
      </w:r>
      <w:r w:rsidR="00D84A08">
        <w:rPr>
          <w:rFonts w:hint="eastAsia"/>
        </w:rPr>
        <w:instrText>王飞跃</w:instrText>
      </w:r>
      <w:r w:rsidR="00D84A08">
        <w:rPr>
          <w:rFonts w:hint="eastAsia"/>
        </w:rPr>
        <w:instrText xml:space="preserve">"}],"issued":{"date-parts":[["2017"]]}}}],"schema":"https://github.com/citation-style-language/schema/raw/master/csl-citation.json"} </w:instrText>
      </w:r>
      <w:r>
        <w:fldChar w:fldCharType="separate"/>
      </w:r>
      <w:r w:rsidR="00450107" w:rsidRPr="00450107">
        <w:rPr>
          <w:rFonts w:ascii="Calibri" w:hAnsi="Calibri" w:cs="Calibri"/>
        </w:rPr>
        <w:t>[6], [7]</w:t>
      </w:r>
      <w:r>
        <w:fldChar w:fldCharType="end"/>
      </w:r>
    </w:p>
    <w:p w:rsidR="002A4CE5" w:rsidRDefault="002A4CE5" w:rsidP="00EA45DE">
      <w:r>
        <w:rPr>
          <w:rFonts w:hint="eastAsia"/>
        </w:rPr>
        <w:t>综合目前的情况来看，本文在加入了噪声训练的情况下，没有同等条件下有监督微调的两层</w:t>
      </w:r>
      <w:r>
        <w:rPr>
          <w:rFonts w:hint="eastAsia"/>
        </w:rPr>
        <w:lastRenderedPageBreak/>
        <w:t>自编码器的分类效果好，目前原因不明，单独采用加权投票机制的效果并不明显，且未能找到有效的调参技巧。</w:t>
      </w:r>
    </w:p>
    <w:p w:rsidR="006859D4" w:rsidRDefault="006859D4" w:rsidP="006859D4">
      <w:pPr>
        <w:pStyle w:val="2"/>
      </w:pPr>
      <w:r>
        <w:t>T</w:t>
      </w:r>
      <w:r>
        <w:rPr>
          <w:rFonts w:hint="eastAsia"/>
        </w:rPr>
        <w:t>ricks</w:t>
      </w:r>
    </w:p>
    <w:p w:rsidR="006859D4" w:rsidRDefault="006859D4" w:rsidP="006859D4">
      <w:r>
        <w:t>属性值较多时</w:t>
      </w:r>
      <w:r>
        <w:rPr>
          <w:rFonts w:hint="eastAsia"/>
        </w:rPr>
        <w:t>，</w:t>
      </w:r>
      <w:r>
        <w:t>需要加入</w:t>
      </w:r>
      <w:r>
        <w:t>dropout</w:t>
      </w:r>
      <w:r>
        <w:rPr>
          <w:rFonts w:hint="eastAsia"/>
        </w:rPr>
        <w:t>，</w:t>
      </w:r>
      <w:r>
        <w:t>而属性值较少时</w:t>
      </w:r>
      <w:r>
        <w:rPr>
          <w:rFonts w:hint="eastAsia"/>
        </w:rPr>
        <w:t>，</w:t>
      </w:r>
      <w:r>
        <w:t>则需要加入</w:t>
      </w:r>
      <w:r>
        <w:t>noise</w:t>
      </w:r>
      <w:r>
        <w:rPr>
          <w:rFonts w:hint="eastAsia"/>
        </w:rPr>
        <w:t>。</w:t>
      </w:r>
    </w:p>
    <w:p w:rsidR="006859D4" w:rsidRDefault="006859D4" w:rsidP="006859D4">
      <w:r>
        <w:t>用生成器产生样本时</w:t>
      </w:r>
      <w:r>
        <w:rPr>
          <w:rFonts w:hint="eastAsia"/>
        </w:rPr>
        <w:t>，</w:t>
      </w:r>
      <w:r>
        <w:t>不能超过生成器的训练集大小</w:t>
      </w:r>
      <w:r>
        <w:rPr>
          <w:rFonts w:hint="eastAsia"/>
        </w:rPr>
        <w:t>，</w:t>
      </w:r>
      <w:r>
        <w:t>否则生成样本质量会降低</w:t>
      </w:r>
      <w:r>
        <w:rPr>
          <w:rFonts w:hint="eastAsia"/>
        </w:rPr>
        <w:t>。</w:t>
      </w:r>
    </w:p>
    <w:p w:rsidR="001D0357" w:rsidRDefault="001D0357" w:rsidP="006859D4">
      <w:r>
        <w:t>程序中生成的图片</w:t>
      </w:r>
      <w:r>
        <w:rPr>
          <w:rFonts w:hint="eastAsia"/>
        </w:rPr>
        <w:t>，</w:t>
      </w:r>
      <w:r>
        <w:t>横坐标为输入训练集的</w:t>
      </w:r>
      <w:r>
        <w:t>μ,</w:t>
      </w:r>
      <w:r>
        <w:t>纵坐标为</w:t>
      </w:r>
      <w:r>
        <w:t>σ</w:t>
      </w:r>
      <w:r>
        <w:rPr>
          <w:rFonts w:hint="eastAsia"/>
        </w:rPr>
        <w:t>，从测试结果中可以看出，当μ和σ位于（</w:t>
      </w:r>
      <w:r>
        <w:rPr>
          <w:rFonts w:hint="eastAsia"/>
        </w:rPr>
        <w:t>0,0</w:t>
      </w:r>
      <w:r>
        <w:rPr>
          <w:rFonts w:hint="eastAsia"/>
        </w:rPr>
        <w:t>）并且均匀分布时，能够得到比较好的测试结果。猜测原因是：采样过程中产生的μ和σ是（</w:t>
      </w:r>
      <w:r>
        <w:rPr>
          <w:rFonts w:hint="eastAsia"/>
        </w:rPr>
        <w:t>0,0</w:t>
      </w:r>
      <w:r>
        <w:rPr>
          <w:rFonts w:hint="eastAsia"/>
        </w:rPr>
        <w:t>）对称的，所以当采样和原始分布的概率重合时，能得到最佳的生成样本质量。</w:t>
      </w:r>
    </w:p>
    <w:p w:rsidR="00AF3AF8" w:rsidRDefault="00AF3AF8" w:rsidP="006859D4">
      <w:r>
        <w:t>接下来的问题在于如何根据样本本身的分布情况</w:t>
      </w:r>
      <w:r>
        <w:rPr>
          <w:rFonts w:hint="eastAsia"/>
        </w:rPr>
        <w:t>，</w:t>
      </w:r>
      <w:r>
        <w:t>比如根据样本密度等</w:t>
      </w:r>
      <w:r>
        <w:rPr>
          <w:rFonts w:hint="eastAsia"/>
        </w:rPr>
        <w:t>，</w:t>
      </w:r>
      <w:r>
        <w:t>进行采样</w:t>
      </w:r>
      <w:r>
        <w:rPr>
          <w:rFonts w:hint="eastAsia"/>
        </w:rPr>
        <w:t>，</w:t>
      </w:r>
      <w:r>
        <w:t>以获得更好的生成样本</w:t>
      </w:r>
      <w:r>
        <w:rPr>
          <w:rFonts w:hint="eastAsia"/>
        </w:rPr>
        <w:t>。</w:t>
      </w:r>
    </w:p>
    <w:p w:rsidR="00B539F9" w:rsidRPr="00B539F9" w:rsidRDefault="00B539F9" w:rsidP="006859D4">
      <w:r w:rsidRPr="00252907">
        <w:rPr>
          <w:color w:val="00B0F0"/>
        </w:rPr>
        <w:t>答</w:t>
      </w:r>
      <w:r>
        <w:rPr>
          <w:rFonts w:hint="eastAsia"/>
        </w:rPr>
        <w:t>：</w:t>
      </w:r>
      <w:r>
        <w:t>这个问题尝试用改变生成样本的</w:t>
      </w:r>
      <w:r>
        <w:t>μ</w:t>
      </w:r>
      <w:r>
        <w:t>和</w:t>
      </w:r>
      <w:r>
        <w:t>σ</w:t>
      </w:r>
      <w:r>
        <w:rPr>
          <w:rFonts w:hint="eastAsia"/>
        </w:rPr>
        <w:t>，</w:t>
      </w:r>
      <w:r>
        <w:t>用训练样本的</w:t>
      </w:r>
      <w:r>
        <w:t>μ</w:t>
      </w:r>
      <w:r>
        <w:t>和</w:t>
      </w:r>
      <w:r>
        <w:t>σ</w:t>
      </w:r>
      <w:r>
        <w:t>的均值来代替生成的正态分布的参数</w:t>
      </w:r>
      <w:r>
        <w:rPr>
          <w:rFonts w:hint="eastAsia"/>
        </w:rPr>
        <w:t>，</w:t>
      </w:r>
      <w:r>
        <w:t>但从</w:t>
      </w:r>
      <w:r>
        <w:t>ionosphere</w:t>
      </w:r>
      <w:r>
        <w:t>数据集结果来看</w:t>
      </w:r>
      <w:r>
        <w:rPr>
          <w:rFonts w:hint="eastAsia"/>
        </w:rPr>
        <w:t>，</w:t>
      </w:r>
      <w:r>
        <w:t>效果还没有标准正态分布好</w:t>
      </w:r>
      <w:r>
        <w:rPr>
          <w:rFonts w:hint="eastAsia"/>
        </w:rPr>
        <w:t>。</w:t>
      </w:r>
    </w:p>
    <w:p w:rsidR="00D0218E" w:rsidRDefault="00AC7575" w:rsidP="00D0218E">
      <w:pPr>
        <w:pStyle w:val="3"/>
      </w:pPr>
      <w:r>
        <w:rPr>
          <w:rFonts w:hint="eastAsia"/>
        </w:rPr>
        <w:t>问题多多</w:t>
      </w:r>
      <w:r w:rsidR="00D0218E">
        <w:rPr>
          <w:rFonts w:hint="eastAsia"/>
        </w:rPr>
        <w:t>？</w:t>
      </w:r>
    </w:p>
    <w:p w:rsidR="004D0162" w:rsidRDefault="004D0162" w:rsidP="004D0162">
      <w:r>
        <w:tab/>
      </w:r>
      <w:r>
        <w:t>对于重建分类器模型来说</w:t>
      </w:r>
      <w:r>
        <w:rPr>
          <w:rFonts w:hint="eastAsia"/>
        </w:rPr>
        <w:t>，</w:t>
      </w:r>
      <w:r>
        <w:t>目前的训练集效果也不是</w:t>
      </w:r>
      <w:r>
        <w:rPr>
          <w:rFonts w:hint="eastAsia"/>
        </w:rPr>
        <w:t>很好，很少有达到百分百的情况，针对此种情况，是否考虑采用有监督模型，需要试验过后进行确认。</w:t>
      </w:r>
    </w:p>
    <w:p w:rsidR="00F337A6" w:rsidRDefault="00F337A6" w:rsidP="00C51162">
      <w:pPr>
        <w:ind w:firstLine="420"/>
      </w:pPr>
      <w:r>
        <w:t>答</w:t>
      </w:r>
      <w:r>
        <w:rPr>
          <w:rFonts w:hint="eastAsia"/>
        </w:rPr>
        <w:t>：</w:t>
      </w:r>
      <w:r>
        <w:t>针对模型的选择情况</w:t>
      </w:r>
      <w:r>
        <w:rPr>
          <w:rFonts w:hint="eastAsia"/>
        </w:rPr>
        <w:t>，</w:t>
      </w:r>
      <w:r>
        <w:t>在训练集上的效果好则证明模型有可取之处</w:t>
      </w:r>
      <w:r>
        <w:rPr>
          <w:rFonts w:hint="eastAsia"/>
        </w:rPr>
        <w:t>，</w:t>
      </w:r>
      <w:r>
        <w:t>如果训练集上的效果也很差的话</w:t>
      </w:r>
      <w:r>
        <w:rPr>
          <w:rFonts w:hint="eastAsia"/>
        </w:rPr>
        <w:t>，</w:t>
      </w:r>
      <w:r>
        <w:t>则没有考虑的必要</w:t>
      </w:r>
      <w:r>
        <w:rPr>
          <w:rFonts w:hint="eastAsia"/>
        </w:rPr>
        <w:t>。</w:t>
      </w:r>
    </w:p>
    <w:p w:rsidR="00906CF9" w:rsidRDefault="00906CF9" w:rsidP="004D0162">
      <w:r>
        <w:rPr>
          <w:noProof/>
        </w:rPr>
        <w:drawing>
          <wp:inline distT="0" distB="0" distL="0" distR="0" wp14:anchorId="62EBCAAC" wp14:editId="170EB050">
            <wp:extent cx="5274310" cy="1595755"/>
            <wp:effectExtent l="0" t="0" r="254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1595755"/>
                    </a:xfrm>
                    <a:prstGeom prst="rect">
                      <a:avLst/>
                    </a:prstGeom>
                  </pic:spPr>
                </pic:pic>
              </a:graphicData>
            </a:graphic>
          </wp:inline>
        </w:drawing>
      </w:r>
    </w:p>
    <w:p w:rsidR="004D0162" w:rsidRPr="00E62EC8" w:rsidRDefault="004D0162" w:rsidP="004D0162">
      <w:pPr>
        <w:rPr>
          <w:b/>
        </w:rPr>
      </w:pPr>
      <w:r>
        <w:tab/>
      </w:r>
      <w:r w:rsidRPr="00E62EC8">
        <w:rPr>
          <w:b/>
        </w:rPr>
        <w:t>为何生成样本对别的分类器效果不好</w:t>
      </w:r>
      <w:r w:rsidRPr="00E62EC8">
        <w:rPr>
          <w:rFonts w:hint="eastAsia"/>
          <w:b/>
        </w:rPr>
        <w:t>？</w:t>
      </w:r>
    </w:p>
    <w:p w:rsidR="004D0162" w:rsidRDefault="004D0162" w:rsidP="004D0162">
      <w:r w:rsidRPr="00E62EC8">
        <w:rPr>
          <w:b/>
        </w:rPr>
        <w:tab/>
      </w:r>
      <w:r w:rsidRPr="00E62EC8">
        <w:rPr>
          <w:b/>
        </w:rPr>
        <w:t>是否考虑使用</w:t>
      </w:r>
      <w:r w:rsidRPr="00E62EC8">
        <w:rPr>
          <w:b/>
        </w:rPr>
        <w:t>GAN</w:t>
      </w:r>
      <w:r w:rsidRPr="00E62EC8">
        <w:rPr>
          <w:rFonts w:hint="eastAsia"/>
          <w:b/>
        </w:rPr>
        <w:t>，</w:t>
      </w:r>
      <w:r w:rsidRPr="00E62EC8">
        <w:rPr>
          <w:b/>
        </w:rPr>
        <w:t>由于这个是经过分类器进行验证的生成样本</w:t>
      </w:r>
      <w:r w:rsidRPr="00E62EC8">
        <w:rPr>
          <w:rFonts w:hint="eastAsia"/>
          <w:b/>
        </w:rPr>
        <w:t>，</w:t>
      </w:r>
      <w:r w:rsidRPr="00E62EC8">
        <w:rPr>
          <w:b/>
        </w:rPr>
        <w:t>因此有理由认为其生成样本的质量更加好</w:t>
      </w:r>
      <w:r w:rsidRPr="00E62EC8">
        <w:rPr>
          <w:rFonts w:hint="eastAsia"/>
          <w:b/>
        </w:rPr>
        <w:t>。</w:t>
      </w:r>
    </w:p>
    <w:p w:rsidR="002E56FF" w:rsidRDefault="002E56FF" w:rsidP="004D0162">
      <w:r>
        <w:tab/>
      </w:r>
      <w:r>
        <w:t>从实验结果本身来看</w:t>
      </w:r>
      <w:r>
        <w:rPr>
          <w:rFonts w:hint="eastAsia"/>
        </w:rPr>
        <w:t>，</w:t>
      </w:r>
      <w:r>
        <w:t>贝叶斯和本模型有相反的分类效果</w:t>
      </w:r>
      <w:r>
        <w:rPr>
          <w:rFonts w:hint="eastAsia"/>
        </w:rPr>
        <w:t>，</w:t>
      </w:r>
      <w:r>
        <w:t>基本处于一个高而另一个低的情况</w:t>
      </w:r>
      <w:r>
        <w:rPr>
          <w:rFonts w:hint="eastAsia"/>
        </w:rPr>
        <w:t>，</w:t>
      </w:r>
      <w:r>
        <w:t>所以是否能考虑用集成方法进行学习</w:t>
      </w:r>
      <w:r>
        <w:rPr>
          <w:rFonts w:hint="eastAsia"/>
        </w:rPr>
        <w:t>？</w:t>
      </w:r>
    </w:p>
    <w:p w:rsidR="00BE48E4" w:rsidRDefault="00BE48E4" w:rsidP="004D0162">
      <w:r>
        <w:tab/>
      </w:r>
      <w:r>
        <w:t>我需要改进一下我的</w:t>
      </w:r>
      <w:r>
        <w:t>SDAE</w:t>
      </w:r>
      <w:r>
        <w:rPr>
          <w:rFonts w:hint="eastAsia"/>
        </w:rPr>
        <w:t>，</w:t>
      </w:r>
      <w:r>
        <w:t>使其成为真正的</w:t>
      </w:r>
      <w:r>
        <w:t>SDAE</w:t>
      </w:r>
      <w:r>
        <w:rPr>
          <w:rFonts w:hint="eastAsia"/>
        </w:rPr>
        <w:t>。</w:t>
      </w:r>
    </w:p>
    <w:p w:rsidR="003A2D73" w:rsidRDefault="003A2D73" w:rsidP="004D0162">
      <w:r>
        <w:tab/>
      </w:r>
      <w:r>
        <w:t>答</w:t>
      </w:r>
      <w:r>
        <w:rPr>
          <w:rFonts w:hint="eastAsia"/>
        </w:rPr>
        <w:t>：</w:t>
      </w:r>
      <w:r>
        <w:t>已经完成</w:t>
      </w:r>
      <w:r>
        <w:rPr>
          <w:rFonts w:hint="eastAsia"/>
        </w:rPr>
        <w:t>。</w:t>
      </w:r>
      <w:r>
        <w:t>但无</w:t>
      </w:r>
      <w:r>
        <w:t>fine-tune</w:t>
      </w:r>
    </w:p>
    <w:p w:rsidR="0008788F" w:rsidRDefault="0008788F" w:rsidP="004D0162">
      <w:r>
        <w:tab/>
        <w:t>Yeast</w:t>
      </w:r>
      <w:r>
        <w:t>数据集的隐层分布明显不是呈正态分布状</w:t>
      </w:r>
      <w:r>
        <w:rPr>
          <w:rFonts w:hint="eastAsia"/>
        </w:rPr>
        <w:t>，</w:t>
      </w:r>
      <w:r>
        <w:t>本方法只针对能够形成正态分布的数据集有比较好的生成效果</w:t>
      </w:r>
      <w:r>
        <w:rPr>
          <w:rFonts w:hint="eastAsia"/>
        </w:rPr>
        <w:t>，</w:t>
      </w:r>
      <w:r w:rsidR="00F1573D">
        <w:rPr>
          <w:rFonts w:hint="eastAsia"/>
        </w:rPr>
        <w:t>因为</w:t>
      </w:r>
      <w:r w:rsidR="00F1573D">
        <w:rPr>
          <w:rFonts w:hint="eastAsia"/>
        </w:rPr>
        <w:t>vae</w:t>
      </w:r>
      <w:r w:rsidR="00F1573D">
        <w:rPr>
          <w:rFonts w:hint="eastAsia"/>
        </w:rPr>
        <w:t>的隐层设置假设其为正态分布，</w:t>
      </w:r>
      <w:r>
        <w:t>训练集</w:t>
      </w:r>
      <w:r>
        <w:t>F1</w:t>
      </w:r>
      <w:r>
        <w:t>值最高能到</w:t>
      </w:r>
      <w:r>
        <w:rPr>
          <w:rFonts w:hint="eastAsia"/>
        </w:rPr>
        <w:t>0.9</w:t>
      </w:r>
      <w:r>
        <w:rPr>
          <w:rFonts w:hint="eastAsia"/>
        </w:rPr>
        <w:t>，但是针对别的小型数据集，效果都不是很好。针对这种问题，我觉得可以考虑用传统方法来进行处理，比如</w:t>
      </w:r>
      <w:r>
        <w:rPr>
          <w:rFonts w:hint="eastAsia"/>
        </w:rPr>
        <w:t>adaboost</w:t>
      </w:r>
      <w:r>
        <w:rPr>
          <w:rFonts w:hint="eastAsia"/>
        </w:rPr>
        <w:t>或者</w:t>
      </w:r>
      <w:r>
        <w:rPr>
          <w:rFonts w:hint="eastAsia"/>
        </w:rPr>
        <w:t>bagging</w:t>
      </w:r>
      <w:r>
        <w:rPr>
          <w:rFonts w:hint="eastAsia"/>
        </w:rPr>
        <w:t>之类的，对于神经网络可能不适用。</w:t>
      </w:r>
    </w:p>
    <w:p w:rsidR="00BA0156" w:rsidRDefault="00BA0156" w:rsidP="004D0162">
      <w:r>
        <w:tab/>
      </w:r>
      <w:r>
        <w:t>针对样本的数量和特征数</w:t>
      </w:r>
      <w:r>
        <w:rPr>
          <w:rFonts w:hint="eastAsia"/>
        </w:rPr>
        <w:t>，</w:t>
      </w:r>
      <w:r>
        <w:t>对模型的大小和层数进行进一步的微调</w:t>
      </w:r>
      <w:r>
        <w:rPr>
          <w:rFonts w:hint="eastAsia"/>
        </w:rPr>
        <w:t>，</w:t>
      </w:r>
      <w:r>
        <w:t>对于正类样本较少</w:t>
      </w:r>
      <w:r>
        <w:lastRenderedPageBreak/>
        <w:t>的情况下</w:t>
      </w:r>
      <w:r>
        <w:rPr>
          <w:rFonts w:hint="eastAsia"/>
        </w:rPr>
        <w:t>，</w:t>
      </w:r>
      <w:r>
        <w:t>主动减少模型层数和隐层节点数</w:t>
      </w:r>
      <w:r>
        <w:rPr>
          <w:rFonts w:hint="eastAsia"/>
        </w:rPr>
        <w:t>，观察实验效果。</w:t>
      </w:r>
    </w:p>
    <w:p w:rsidR="003056B7" w:rsidRDefault="003056B7" w:rsidP="00185016">
      <w:pPr>
        <w:ind w:firstLine="420"/>
      </w:pPr>
      <w:r>
        <w:t>答</w:t>
      </w:r>
      <w:r>
        <w:rPr>
          <w:rFonts w:hint="eastAsia"/>
        </w:rPr>
        <w:t>：</w:t>
      </w:r>
      <w:r>
        <w:t>对模型的激活函数进行了实验验证</w:t>
      </w:r>
      <w:r>
        <w:rPr>
          <w:rFonts w:hint="eastAsia"/>
        </w:rPr>
        <w:t>，</w:t>
      </w:r>
      <w:r>
        <w:t>对于各个数据集来说</w:t>
      </w:r>
      <w:r>
        <w:rPr>
          <w:rFonts w:hint="eastAsia"/>
        </w:rPr>
        <w:t>，</w:t>
      </w:r>
      <w:r>
        <w:t>饱和类的激活函数能得到相对比较稳定的性能</w:t>
      </w:r>
      <w:r>
        <w:rPr>
          <w:rFonts w:hint="eastAsia"/>
        </w:rPr>
        <w:t>，</w:t>
      </w:r>
      <w:r>
        <w:t>但是不一定是最好的</w:t>
      </w:r>
      <w:r>
        <w:rPr>
          <w:rFonts w:hint="eastAsia"/>
        </w:rPr>
        <w:t>。</w:t>
      </w:r>
      <w:r>
        <w:t>对于正类样本减少模型层数和隐层节点数</w:t>
      </w:r>
      <w:r>
        <w:rPr>
          <w:rFonts w:hint="eastAsia"/>
        </w:rPr>
        <w:t>（减少模型容量）有助于提升模型性能。</w:t>
      </w:r>
    </w:p>
    <w:p w:rsidR="00FE7A9C" w:rsidRPr="00FE7A9C" w:rsidRDefault="00185016" w:rsidP="00FE7A9C">
      <w:pPr>
        <w:pStyle w:val="3"/>
      </w:pPr>
      <w:r>
        <w:t>针对</w:t>
      </w:r>
      <w:r>
        <w:t>vae</w:t>
      </w:r>
      <w:r>
        <w:t>的生成样本质量提出更好的方法</w:t>
      </w:r>
      <w:r>
        <w:rPr>
          <w:rFonts w:hint="eastAsia"/>
        </w:rPr>
        <w:t>，</w:t>
      </w:r>
      <w:r>
        <w:t>这期间需要看文献来解决</w:t>
      </w:r>
      <w:r>
        <w:rPr>
          <w:rFonts w:hint="eastAsia"/>
        </w:rPr>
        <w:t>，</w:t>
      </w:r>
      <w:r>
        <w:t>之后考虑</w:t>
      </w:r>
      <w:r>
        <w:t>GAN</w:t>
      </w:r>
      <w:r>
        <w:rPr>
          <w:rFonts w:hint="eastAsia"/>
        </w:rPr>
        <w:t>，再考虑有监督。或者可以换下顺序，主要还是生成样本的质量问题。</w:t>
      </w:r>
    </w:p>
    <w:p w:rsidR="00DB342B" w:rsidRDefault="00DB342B" w:rsidP="00185016">
      <w:pPr>
        <w:ind w:firstLine="420"/>
      </w:pPr>
      <w:r>
        <w:rPr>
          <w:rFonts w:hint="eastAsia"/>
        </w:rPr>
        <w:t>答：如何评价生成样本质量，</w:t>
      </w:r>
      <w:r>
        <w:rPr>
          <w:rFonts w:hint="eastAsia"/>
        </w:rPr>
        <w:t>1.GAN</w:t>
      </w:r>
      <w:r>
        <w:rPr>
          <w:rFonts w:hint="eastAsia"/>
        </w:rPr>
        <w:t>的思路是能够欺骗分类器</w:t>
      </w:r>
      <w:r w:rsidR="000C21F4">
        <w:rPr>
          <w:rFonts w:hint="eastAsia"/>
        </w:rPr>
        <w:t>，</w:t>
      </w:r>
      <w:r>
        <w:rPr>
          <w:rFonts w:hint="eastAsia"/>
        </w:rPr>
        <w:t>我们的想法是希望更加真实的生成样本可以提高分类器模型的效果，并且真实分布和生成数据分布尽量拟合（这个可以参考</w:t>
      </w:r>
      <w:r>
        <w:rPr>
          <w:rFonts w:hint="eastAsia"/>
        </w:rPr>
        <w:t>KL</w:t>
      </w:r>
      <w:r>
        <w:rPr>
          <w:rFonts w:hint="eastAsia"/>
        </w:rPr>
        <w:t>散度实现）。</w:t>
      </w:r>
    </w:p>
    <w:p w:rsidR="00204733" w:rsidRDefault="00204733" w:rsidP="00185016">
      <w:pPr>
        <w:ind w:firstLine="420"/>
      </w:pPr>
      <w:r>
        <w:t>文献</w:t>
      </w:r>
      <w:r w:rsidR="00410ED0">
        <w:fldChar w:fldCharType="begin"/>
      </w:r>
      <w:r w:rsidR="00410ED0">
        <w:instrText xml:space="preserve"> ADDIN ZOTERO_ITEM CSL_CITATION {"citationID":"a1i9hrncmn","properties":{"formattedCitation":"[8]","plainCitation":"[8]"},"citationItems":[{"id":156,"uris":["http://zotero.org/users/local/qETdxzoZ/items/RRRQWUCH"],"uri":["http://zotero.org/users/local/qETdxzoZ/items/RRRQWUCH"],"itemData":{"id":156,"type":"article-journal","title":"NIPS 2016 Tutorial: Generative Adversarial Networks","author":[{"family":"Goodfellow","given":"Ian"}],"issued":{"date-parts":[["2016"]]}}}],"schema":"https://github.com/citation-style-language/schema/raw/master/csl-citation.json"} </w:instrText>
      </w:r>
      <w:r w:rsidR="00410ED0">
        <w:fldChar w:fldCharType="separate"/>
      </w:r>
      <w:r w:rsidR="00410ED0" w:rsidRPr="00410ED0">
        <w:rPr>
          <w:rFonts w:ascii="Calibri" w:hAnsi="Calibri" w:cs="Calibri"/>
        </w:rPr>
        <w:t>[8]</w:t>
      </w:r>
      <w:r w:rsidR="00410ED0">
        <w:fldChar w:fldCharType="end"/>
      </w:r>
      <w:r>
        <w:t>分析表明</w:t>
      </w:r>
      <w:r>
        <w:rPr>
          <w:rFonts w:hint="eastAsia"/>
        </w:rPr>
        <w:t>，</w:t>
      </w:r>
      <w:r>
        <w:t>GAN</w:t>
      </w:r>
      <w:r>
        <w:t>能够生成比较真实的样本</w:t>
      </w:r>
      <w:r>
        <w:rPr>
          <w:rFonts w:hint="eastAsia"/>
        </w:rPr>
        <w:t>，</w:t>
      </w:r>
      <w:r>
        <w:t>其原因不在于针对数据和模型的概率分布比率的散度进行优化</w:t>
      </w:r>
      <w:r>
        <w:rPr>
          <w:rFonts w:hint="eastAsia"/>
        </w:rPr>
        <w:t>，</w:t>
      </w:r>
      <w:r>
        <w:t>而在于其对抗过程</w:t>
      </w:r>
      <w:r>
        <w:rPr>
          <w:rFonts w:hint="eastAsia"/>
        </w:rPr>
        <w:t>，</w:t>
      </w:r>
      <w:r>
        <w:t>而</w:t>
      </w:r>
      <w:r>
        <w:t>vae</w:t>
      </w:r>
      <w:r>
        <w:t>中则是采用了两个分布的低维潜在变量的下界来进行优化</w:t>
      </w:r>
      <w:r>
        <w:rPr>
          <w:rFonts w:hint="eastAsia"/>
        </w:rPr>
        <w:t>，</w:t>
      </w:r>
      <w:r>
        <w:t>因此生成的样本可能没有</w:t>
      </w:r>
      <w:r>
        <w:t>GAN</w:t>
      </w:r>
      <w:r>
        <w:t>生成的样本具有典型性</w:t>
      </w:r>
      <w:r>
        <w:rPr>
          <w:rFonts w:hint="eastAsia"/>
        </w:rPr>
        <w:t>，</w:t>
      </w:r>
      <w:r>
        <w:t>而目前则产生了对抗性的</w:t>
      </w:r>
      <w:r>
        <w:t>vae</w:t>
      </w:r>
      <w:r>
        <w:t>等</w:t>
      </w:r>
      <w:r w:rsidR="00410ED0">
        <w:rPr>
          <w:rFonts w:hint="eastAsia"/>
        </w:rPr>
        <w:t>（目前未涉及）</w:t>
      </w:r>
    </w:p>
    <w:p w:rsidR="00FE7A9C" w:rsidRDefault="00FE7A9C" w:rsidP="00185016">
      <w:pPr>
        <w:ind w:firstLine="420"/>
      </w:pPr>
      <w:r>
        <w:t>分类器的训练误差有时会比测试误差还大</w:t>
      </w:r>
      <w:r>
        <w:rPr>
          <w:rFonts w:hint="eastAsia"/>
        </w:rPr>
        <w:t>，</w:t>
      </w:r>
      <w:r>
        <w:t>交叉验证效果不稳定</w:t>
      </w:r>
      <w:r>
        <w:rPr>
          <w:rFonts w:hint="eastAsia"/>
        </w:rPr>
        <w:t>，</w:t>
      </w:r>
      <w:r>
        <w:t>生成样本分布无法控制</w:t>
      </w:r>
      <w:r>
        <w:rPr>
          <w:rFonts w:hint="eastAsia"/>
        </w:rPr>
        <w:t>。</w:t>
      </w:r>
    </w:p>
    <w:p w:rsidR="00587479" w:rsidRPr="00204733" w:rsidRDefault="00587479" w:rsidP="00185016">
      <w:pPr>
        <w:ind w:firstLine="420"/>
      </w:pPr>
      <w:r>
        <w:t>交叉验证结果不稳定</w:t>
      </w:r>
      <w:r>
        <w:rPr>
          <w:rFonts w:hint="eastAsia"/>
        </w:rPr>
        <w:t>：</w:t>
      </w:r>
      <w:r>
        <w:t>一方面是因为神经网络的训练本身是有多局部极小值的</w:t>
      </w:r>
      <w:r>
        <w:rPr>
          <w:rFonts w:hint="eastAsia"/>
        </w:rPr>
        <w:t>，</w:t>
      </w:r>
      <w:r>
        <w:t>另一方面则是因为过采样本身是一个上限很高的算法</w:t>
      </w:r>
      <w:r>
        <w:rPr>
          <w:rFonts w:hint="eastAsia"/>
        </w:rPr>
        <w:t>。</w:t>
      </w:r>
    </w:p>
    <w:p w:rsidR="000F1DFD" w:rsidRDefault="000F1DFD" w:rsidP="000F1DFD">
      <w:pPr>
        <w:pStyle w:val="2"/>
      </w:pPr>
      <w:r>
        <w:t>接下来的计划</w:t>
      </w:r>
    </w:p>
    <w:p w:rsidR="002A4CE5" w:rsidRDefault="000F1DFD" w:rsidP="000F1DFD">
      <w:pPr>
        <w:pStyle w:val="a5"/>
        <w:numPr>
          <w:ilvl w:val="0"/>
          <w:numId w:val="2"/>
        </w:numPr>
        <w:ind w:firstLineChars="0"/>
      </w:pPr>
      <w:r>
        <w:rPr>
          <w:rFonts w:hint="eastAsia"/>
        </w:rPr>
        <w:t>模型本身的改进方法</w:t>
      </w:r>
    </w:p>
    <w:p w:rsidR="000F1DFD" w:rsidRDefault="000F1DFD" w:rsidP="000F1DFD">
      <w:r>
        <w:t>调整模型的层数</w:t>
      </w:r>
      <w:r>
        <w:rPr>
          <w:rFonts w:hint="eastAsia"/>
        </w:rPr>
        <w:t>，将其改进为可调节层数的噪声叠加自编码器，并能输入隐层节点等。</w:t>
      </w:r>
    </w:p>
    <w:p w:rsidR="002B1790" w:rsidRPr="00D26F35" w:rsidRDefault="004C54D7" w:rsidP="00194AB3">
      <w:r>
        <w:t>答</w:t>
      </w:r>
      <w:r>
        <w:rPr>
          <w:rFonts w:hint="eastAsia"/>
        </w:rPr>
        <w:t>：该要求已经完成，能输入隐层节点数，可调节层数，</w:t>
      </w:r>
      <w:r w:rsidR="008220C5">
        <w:rPr>
          <w:rFonts w:hint="eastAsia"/>
        </w:rPr>
        <w:t>该</w:t>
      </w:r>
      <w:r w:rsidR="008220C5">
        <w:rPr>
          <w:rFonts w:hint="eastAsia"/>
        </w:rPr>
        <w:t>SDAE</w:t>
      </w:r>
      <w:r w:rsidR="008220C5">
        <w:rPr>
          <w:rFonts w:hint="eastAsia"/>
        </w:rPr>
        <w:t>采用的是</w:t>
      </w:r>
      <w:r w:rsidR="008220C5" w:rsidRPr="00FE7A9C">
        <w:rPr>
          <w:rFonts w:hint="eastAsia"/>
          <w:color w:val="FF0000"/>
        </w:rPr>
        <w:t>随机抽取</w:t>
      </w:r>
      <w:r w:rsidR="008220C5" w:rsidRPr="00FE7A9C">
        <w:rPr>
          <w:rFonts w:hint="eastAsia"/>
          <w:color w:val="FF0000"/>
        </w:rPr>
        <w:t>batch</w:t>
      </w:r>
      <w:r w:rsidR="008220C5">
        <w:rPr>
          <w:rFonts w:hint="eastAsia"/>
        </w:rPr>
        <w:t>，</w:t>
      </w:r>
      <w:r w:rsidRPr="00FE7A9C">
        <w:rPr>
          <w:rFonts w:hint="eastAsia"/>
          <w:color w:val="FF0000"/>
        </w:rPr>
        <w:t>但缺少整体微调。</w:t>
      </w:r>
      <w:r w:rsidR="00FE7A9C" w:rsidRPr="00FE7A9C">
        <w:rPr>
          <w:rFonts w:hint="eastAsia"/>
          <w:color w:val="FF0000"/>
          <w:u w:val="single"/>
        </w:rPr>
        <w:t>修改成顺序获取</w:t>
      </w:r>
      <w:r w:rsidR="00FE7A9C" w:rsidRPr="00FE7A9C">
        <w:rPr>
          <w:rFonts w:hint="eastAsia"/>
          <w:color w:val="FF0000"/>
          <w:u w:val="single"/>
        </w:rPr>
        <w:t>batch</w:t>
      </w:r>
      <w:r w:rsidR="00FE7A9C" w:rsidRPr="00FE7A9C">
        <w:rPr>
          <w:rFonts w:hint="eastAsia"/>
          <w:color w:val="FF0000"/>
          <w:u w:val="single"/>
        </w:rPr>
        <w:t>并且加入微调</w:t>
      </w:r>
    </w:p>
    <w:p w:rsidR="000F1DFD" w:rsidRDefault="000F1DFD" w:rsidP="000F1DFD">
      <w:pPr>
        <w:pStyle w:val="a5"/>
        <w:numPr>
          <w:ilvl w:val="0"/>
          <w:numId w:val="2"/>
        </w:numPr>
        <w:ind w:firstLineChars="0"/>
      </w:pPr>
      <w:r>
        <w:t>模型的</w:t>
      </w:r>
      <w:r w:rsidR="002C11F5">
        <w:t>loss</w:t>
      </w:r>
      <w:r w:rsidR="002C11F5">
        <w:t>函数优化</w:t>
      </w:r>
    </w:p>
    <w:p w:rsidR="00194AB3" w:rsidRDefault="00194AB3" w:rsidP="00194AB3">
      <w:pPr>
        <w:pStyle w:val="a5"/>
        <w:ind w:left="360" w:firstLineChars="0" w:firstLine="0"/>
      </w:pPr>
      <w:bookmarkStart w:id="0" w:name="OLE_LINK1"/>
      <w:r>
        <w:rPr>
          <w:rFonts w:hint="eastAsia"/>
        </w:rPr>
        <w:t>针对模型的任务相关性不强的问题，本文</w:t>
      </w:r>
      <w:r>
        <w:fldChar w:fldCharType="begin"/>
      </w:r>
      <w:r w:rsidR="00410ED0">
        <w:instrText xml:space="preserve"> ADDIN ZOTERO_ITEM CSL_CITATION {"citationID":"aou6mosmb2","properties":{"formattedCitation":"[9]","plainCitation":"[9]"},"citationItems":[{"id":147,"uris":["http://zotero.org/users/local/qETdxzoZ/items/UZNTSNUC"],"uri":["http://zotero.org/users/local/qETdxzoZ/items/UZNTSNUC"],"itemData":{"id":147,"type":"article-journal","title":"Explicit guiding auto-encoders for learning meaningful representation","container-title":"Neural Computing &amp; Applications","page":"429-436","volume":"28","issue":"3","author":[{"family":"Sun","given":"Yanan"},{"family":"Mao","given":"Hua"},{"family":"Sang","given":"Yongsheng"},{"family":"Yi","given":"Zhang"}],"issued":{"date-parts":[["2017"]]}}}],"schema":"https://github.com/citation-style-language/schema/raw/master/csl-citation.json"} </w:instrText>
      </w:r>
      <w:r>
        <w:fldChar w:fldCharType="separate"/>
      </w:r>
      <w:r w:rsidR="00410ED0" w:rsidRPr="00410ED0">
        <w:rPr>
          <w:rFonts w:ascii="Calibri" w:hAnsi="Calibri" w:cs="Calibri"/>
        </w:rPr>
        <w:t>[9]</w:t>
      </w:r>
      <w:r>
        <w:fldChar w:fldCharType="end"/>
      </w:r>
      <w:r>
        <w:t>提出在</w:t>
      </w:r>
      <w:r>
        <w:t>AE</w:t>
      </w:r>
      <w:r>
        <w:t>的训练</w:t>
      </w:r>
      <w:r>
        <w:t>loss</w:t>
      </w:r>
      <w:r>
        <w:t>中加入有监督分量</w:t>
      </w:r>
      <w:r>
        <w:rPr>
          <w:rFonts w:hint="eastAsia"/>
        </w:rPr>
        <w:t>，</w:t>
      </w:r>
      <w:r>
        <w:t>即在模型中添加一个</w:t>
      </w:r>
      <w:r>
        <w:t>softmax</w:t>
      </w:r>
      <w:r>
        <w:t>层</w:t>
      </w:r>
      <w:r>
        <w:rPr>
          <w:rFonts w:hint="eastAsia"/>
        </w:rPr>
        <w:t>，</w:t>
      </w:r>
      <w:r>
        <w:t>并在训练中根据其分类结果</w:t>
      </w:r>
      <w:r>
        <w:rPr>
          <w:rFonts w:hint="eastAsia"/>
        </w:rPr>
        <w:t>，</w:t>
      </w:r>
      <w:r>
        <w:t>调整自编码器的参数</w:t>
      </w:r>
      <w:r>
        <w:rPr>
          <w:rFonts w:hint="eastAsia"/>
        </w:rPr>
        <w:t>。</w:t>
      </w:r>
    </w:p>
    <w:p w:rsidR="000015DD" w:rsidRDefault="000015DD" w:rsidP="00194AB3">
      <w:pPr>
        <w:pStyle w:val="a5"/>
        <w:ind w:left="360" w:firstLineChars="0" w:firstLine="0"/>
      </w:pPr>
      <w:r>
        <w:t>传统的训练过程是逐层训练</w:t>
      </w:r>
      <w:r>
        <w:rPr>
          <w:rFonts w:hint="eastAsia"/>
        </w:rPr>
        <w:t>，</w:t>
      </w:r>
      <w:r>
        <w:t>最后添加一个</w:t>
      </w:r>
      <w:r>
        <w:t>softmax</w:t>
      </w:r>
      <w:r>
        <w:t>层</w:t>
      </w:r>
      <w:r>
        <w:rPr>
          <w:rFonts w:hint="eastAsia"/>
        </w:rPr>
        <w:t>，</w:t>
      </w:r>
      <w:r>
        <w:t>而本文</w:t>
      </w:r>
      <w:r>
        <w:fldChar w:fldCharType="begin"/>
      </w:r>
      <w:r w:rsidR="00410ED0">
        <w:instrText xml:space="preserve"> ADDIN ZOTERO_ITEM CSL_CITATION {"citationID":"a123q53n8gr","properties":{"formattedCitation":"[9]","plainCitation":"[9]"},"citationItems":[{"id":147,"uris":["http://zotero.org/users/local/qETdxzoZ/items/UZNTSNUC"],"uri":["http://zotero.org/users/local/qETdxzoZ/items/UZNTSNUC"],"itemData":{"id":147,"type":"article-journal","title":"Explicit guiding auto-encoders for learning meaningful representation","container-title":"Neural Computing &amp; Applications","page":"429-436","volume":"28","issue":"3","author":[{"family":"Sun","given":"Yanan"},{"family":"Mao","given":"Hua"},{"family":"Sang","given":"Yongsheng"},{"family":"Yi","given":"Zhang"}],"issued":{"date-parts":[["2017"]]}}}],"schema":"https://github.com/citation-style-language/schema/raw/master/csl-citation.json"} </w:instrText>
      </w:r>
      <w:r>
        <w:fldChar w:fldCharType="separate"/>
      </w:r>
      <w:r w:rsidR="00410ED0" w:rsidRPr="00410ED0">
        <w:rPr>
          <w:rFonts w:ascii="Calibri" w:hAnsi="Calibri" w:cs="Calibri"/>
        </w:rPr>
        <w:t>[9]</w:t>
      </w:r>
      <w:r>
        <w:fldChar w:fldCharType="end"/>
      </w:r>
      <w:r>
        <w:t>则在训练过程中直接添加了</w:t>
      </w:r>
      <w:r>
        <w:t>softmax</w:t>
      </w:r>
      <w:r>
        <w:t>层</w:t>
      </w:r>
      <w:r>
        <w:rPr>
          <w:rFonts w:hint="eastAsia"/>
        </w:rPr>
        <w:t>，</w:t>
      </w:r>
      <w:r>
        <w:t>并且将其分类结果直接添加入</w:t>
      </w:r>
      <w:r>
        <w:t>loss</w:t>
      </w:r>
      <w:r>
        <w:t>函数</w:t>
      </w:r>
      <w:r>
        <w:rPr>
          <w:rFonts w:hint="eastAsia"/>
        </w:rPr>
        <w:t>。</w:t>
      </w:r>
    </w:p>
    <w:bookmarkEnd w:id="0"/>
    <w:p w:rsidR="00194AB3" w:rsidRDefault="00194AB3" w:rsidP="00194AB3">
      <w:pPr>
        <w:pStyle w:val="a5"/>
        <w:ind w:left="360" w:firstLineChars="0" w:firstLine="0"/>
      </w:pPr>
      <w:r>
        <w:rPr>
          <w:noProof/>
        </w:rPr>
        <w:drawing>
          <wp:inline distT="0" distB="0" distL="0" distR="0" wp14:anchorId="6C9043A7" wp14:editId="7580472A">
            <wp:extent cx="5274310" cy="72644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726440"/>
                    </a:xfrm>
                    <a:prstGeom prst="rect">
                      <a:avLst/>
                    </a:prstGeom>
                  </pic:spPr>
                </pic:pic>
              </a:graphicData>
            </a:graphic>
          </wp:inline>
        </w:drawing>
      </w:r>
    </w:p>
    <w:p w:rsidR="00194AB3" w:rsidRDefault="00194AB3" w:rsidP="00194AB3">
      <w:pPr>
        <w:pStyle w:val="a5"/>
        <w:ind w:left="360" w:firstLineChars="0" w:firstLine="0"/>
      </w:pPr>
      <w:r>
        <w:rPr>
          <w:noProof/>
        </w:rPr>
        <w:drawing>
          <wp:inline distT="0" distB="0" distL="0" distR="0" wp14:anchorId="55370CDE" wp14:editId="3BF58F2B">
            <wp:extent cx="5274310" cy="429895"/>
            <wp:effectExtent l="0" t="0" r="254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429895"/>
                    </a:xfrm>
                    <a:prstGeom prst="rect">
                      <a:avLst/>
                    </a:prstGeom>
                  </pic:spPr>
                </pic:pic>
              </a:graphicData>
            </a:graphic>
          </wp:inline>
        </w:drawing>
      </w:r>
      <w:r>
        <w:rPr>
          <w:noProof/>
        </w:rPr>
        <w:lastRenderedPageBreak/>
        <w:drawing>
          <wp:inline distT="0" distB="0" distL="0" distR="0" wp14:anchorId="56823B63" wp14:editId="5D2D2BD7">
            <wp:extent cx="3333333" cy="476190"/>
            <wp:effectExtent l="0" t="0" r="635"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33333" cy="476190"/>
                    </a:xfrm>
                    <a:prstGeom prst="rect">
                      <a:avLst/>
                    </a:prstGeom>
                  </pic:spPr>
                </pic:pic>
              </a:graphicData>
            </a:graphic>
          </wp:inline>
        </w:drawing>
      </w:r>
    </w:p>
    <w:p w:rsidR="00194AB3" w:rsidRDefault="00194AB3" w:rsidP="00194AB3">
      <w:pPr>
        <w:pStyle w:val="a5"/>
        <w:ind w:left="360" w:firstLineChars="0" w:firstLine="0"/>
      </w:pPr>
    </w:p>
    <w:p w:rsidR="000379A3" w:rsidRDefault="00CB4906" w:rsidP="000F1DFD">
      <w:pPr>
        <w:pStyle w:val="a5"/>
        <w:numPr>
          <w:ilvl w:val="0"/>
          <w:numId w:val="2"/>
        </w:numPr>
        <w:ind w:firstLineChars="0"/>
      </w:pPr>
      <w:r>
        <w:t>关于生成少数类样本的方法</w:t>
      </w:r>
      <w:r w:rsidR="00574F84">
        <w:rPr>
          <w:rFonts w:hint="eastAsia"/>
        </w:rPr>
        <w:t xml:space="preserve"> </w:t>
      </w:r>
    </w:p>
    <w:p w:rsidR="00CB4906" w:rsidRDefault="00345235" w:rsidP="000379A3">
      <w:pPr>
        <w:pStyle w:val="a5"/>
        <w:ind w:left="360" w:firstLineChars="0" w:firstLine="0"/>
      </w:pPr>
      <w:hyperlink r:id="rId12" w:history="1">
        <w:r w:rsidR="00574F84" w:rsidRPr="00574F84">
          <w:rPr>
            <w:rStyle w:val="a8"/>
            <w:rFonts w:hint="eastAsia"/>
          </w:rPr>
          <w:t>GAN</w:t>
        </w:r>
        <w:r w:rsidR="00574F84" w:rsidRPr="00574F84">
          <w:rPr>
            <w:rStyle w:val="a8"/>
            <w:rFonts w:hint="eastAsia"/>
          </w:rPr>
          <w:t>的一些</w:t>
        </w:r>
        <w:r w:rsidR="000379A3">
          <w:rPr>
            <w:rStyle w:val="a8"/>
            <w:rFonts w:hint="eastAsia"/>
          </w:rPr>
          <w:t>知乎</w:t>
        </w:r>
        <w:r w:rsidR="00574F84" w:rsidRPr="00574F84">
          <w:rPr>
            <w:rStyle w:val="a8"/>
            <w:rFonts w:hint="eastAsia"/>
          </w:rPr>
          <w:t>简介</w:t>
        </w:r>
      </w:hyperlink>
      <w:r w:rsidR="000379A3">
        <w:t xml:space="preserve"> </w:t>
      </w:r>
      <w:hyperlink r:id="rId13" w:history="1">
        <w:r w:rsidR="000379A3" w:rsidRPr="000379A3">
          <w:rPr>
            <w:rStyle w:val="a8"/>
            <w:rFonts w:hint="eastAsia"/>
          </w:rPr>
          <w:t>关于</w:t>
        </w:r>
        <w:r w:rsidR="000379A3" w:rsidRPr="000379A3">
          <w:rPr>
            <w:rStyle w:val="a8"/>
            <w:rFonts w:hint="eastAsia"/>
          </w:rPr>
          <w:t>GAN</w:t>
        </w:r>
        <w:r w:rsidR="000379A3" w:rsidRPr="000379A3">
          <w:rPr>
            <w:rStyle w:val="a8"/>
            <w:rFonts w:hint="eastAsia"/>
          </w:rPr>
          <w:t>的基本简介</w:t>
        </w:r>
      </w:hyperlink>
      <w:r w:rsidR="002246ED">
        <w:t xml:space="preserve"> </w:t>
      </w:r>
      <w:hyperlink r:id="rId14" w:history="1">
        <w:r w:rsidR="002246ED" w:rsidRPr="002246ED">
          <w:rPr>
            <w:rStyle w:val="a8"/>
            <w:rFonts w:hint="eastAsia"/>
          </w:rPr>
          <w:t>变分自编码器</w:t>
        </w:r>
        <w:r w:rsidR="002246ED" w:rsidRPr="002246ED">
          <w:rPr>
            <w:rStyle w:val="a8"/>
            <w:rFonts w:hint="eastAsia"/>
          </w:rPr>
          <w:t xml:space="preserve"> </w:t>
        </w:r>
      </w:hyperlink>
      <w:r w:rsidR="00F25910">
        <w:t xml:space="preserve"> </w:t>
      </w:r>
      <w:hyperlink r:id="rId15" w:history="1">
        <w:r w:rsidR="00F25910" w:rsidRPr="00F25910">
          <w:rPr>
            <w:rStyle w:val="a8"/>
            <w:rFonts w:hint="eastAsia"/>
          </w:rPr>
          <w:t>GAN</w:t>
        </w:r>
        <w:r w:rsidR="00F25910" w:rsidRPr="00F25910">
          <w:rPr>
            <w:rStyle w:val="a8"/>
            <w:rFonts w:hint="eastAsia"/>
          </w:rPr>
          <w:t>的另一个简介</w:t>
        </w:r>
      </w:hyperlink>
    </w:p>
    <w:p w:rsidR="008C6D15" w:rsidRDefault="00345235" w:rsidP="000379A3">
      <w:pPr>
        <w:pStyle w:val="a5"/>
        <w:ind w:left="360" w:firstLineChars="0" w:firstLine="0"/>
      </w:pPr>
      <w:hyperlink r:id="rId16" w:history="1">
        <w:r w:rsidR="008C6D15" w:rsidRPr="008C6D15">
          <w:rPr>
            <w:rStyle w:val="a8"/>
            <w:rFonts w:hint="eastAsia"/>
          </w:rPr>
          <w:t>GAN</w:t>
        </w:r>
        <w:r w:rsidR="008C6D15" w:rsidRPr="008C6D15">
          <w:rPr>
            <w:rStyle w:val="a8"/>
            <w:rFonts w:hint="eastAsia"/>
          </w:rPr>
          <w:t>的入门代码</w:t>
        </w:r>
      </w:hyperlink>
    </w:p>
    <w:p w:rsidR="009B7FB0" w:rsidRDefault="009B7FB0" w:rsidP="000379A3">
      <w:pPr>
        <w:pStyle w:val="a5"/>
        <w:ind w:left="360" w:firstLineChars="0" w:firstLine="0"/>
      </w:pPr>
      <w:r>
        <w:t>变分自编码器</w:t>
      </w:r>
      <w:r>
        <w:rPr>
          <w:rFonts w:hint="eastAsia"/>
        </w:rPr>
        <w:t xml:space="preserve"> </w:t>
      </w:r>
      <w:r>
        <w:rPr>
          <w:rFonts w:hint="eastAsia"/>
        </w:rPr>
        <w:t>利用神经网络生成样本，假设样本的最后表现形式由某些潜在的变量决定，设其为</w:t>
      </w:r>
      <w:r>
        <w:rPr>
          <w:rFonts w:hint="eastAsia"/>
        </w:rPr>
        <w:t>z</w:t>
      </w:r>
      <w:r>
        <w:rPr>
          <w:rFonts w:hint="eastAsia"/>
        </w:rPr>
        <w:t>，</w:t>
      </w:r>
      <w:r w:rsidR="006A1684">
        <w:rPr>
          <w:rFonts w:hint="eastAsia"/>
        </w:rPr>
        <w:t>并对其先验分布和后验分布用神经网络进行模拟。</w:t>
      </w:r>
    </w:p>
    <w:p w:rsidR="006246D4" w:rsidRDefault="006246D4" w:rsidP="000379A3">
      <w:pPr>
        <w:pStyle w:val="a5"/>
        <w:ind w:left="360" w:firstLineChars="0" w:firstLine="0"/>
      </w:pPr>
      <w:r>
        <w:t>最开始</w:t>
      </w:r>
      <w:r>
        <w:t>z</w:t>
      </w:r>
      <w:r>
        <w:t>假设要求为高斯分布</w:t>
      </w:r>
      <w:r>
        <w:rPr>
          <w:rFonts w:hint="eastAsia"/>
        </w:rPr>
        <w:t>，</w:t>
      </w:r>
      <w:r>
        <w:t>假设较强</w:t>
      </w:r>
      <w:r>
        <w:rPr>
          <w:rFonts w:hint="eastAsia"/>
        </w:rPr>
        <w:t>，</w:t>
      </w:r>
      <w:r>
        <w:t>在</w:t>
      </w:r>
      <w:r>
        <w:fldChar w:fldCharType="begin"/>
      </w:r>
      <w:r w:rsidR="00410ED0">
        <w:instrText xml:space="preserve"> ADDIN ZOTERO_ITEM CSL_CITATION {"citationID":"a18utbab52a","properties":{"formattedCitation":"[10]","plainCitation":"[10]"},"citationItems":[{"id":139,"uris":["http://zotero.org/users/local/qETdxzoZ/items/KWNB3HNK"],"uri":["http://zotero.org/users/local/qETdxzoZ/items/KWNB3HNK"],"itemData":{"id":139,"type":"article-journal","title":"Variational Lossy Autoencoder","author":[{"family":"Chen","given":"Xi"},{"family":"Kingma","given":"Diederik P."},{"family":"Salimans","given":"Tim"},{"family":"Duan","given":"Yan"},{"family":"Dhariwal","given":"Prafulla"},{"family":"Schulman","given":"John"},{"family":"Sutskever","given":"Ilya"},{"family":"Abbeel","given":"Pieter"}],"issued":{"date-parts":[["2016"]]}}}],"schema":"https://github.com/citation-style-language/schema/raw/master/csl-citation.json"} </w:instrText>
      </w:r>
      <w:r>
        <w:fldChar w:fldCharType="separate"/>
      </w:r>
      <w:r w:rsidR="00410ED0" w:rsidRPr="00410ED0">
        <w:rPr>
          <w:rFonts w:ascii="Calibri" w:hAnsi="Calibri" w:cs="Calibri"/>
        </w:rPr>
        <w:t>[10]</w:t>
      </w:r>
      <w:r>
        <w:fldChar w:fldCharType="end"/>
      </w:r>
      <w:r>
        <w:t>中针对该种问题</w:t>
      </w:r>
      <w:r>
        <w:rPr>
          <w:rFonts w:hint="eastAsia"/>
        </w:rPr>
        <w:t>，</w:t>
      </w:r>
      <w:r>
        <w:t>提出了用模糊假设的方式模拟</w:t>
      </w:r>
      <w:r>
        <w:t>z</w:t>
      </w:r>
      <w:r>
        <w:t>的分布</w:t>
      </w:r>
      <w:r>
        <w:rPr>
          <w:rFonts w:hint="eastAsia"/>
        </w:rPr>
        <w:t>，</w:t>
      </w:r>
      <w:r>
        <w:t>即对</w:t>
      </w:r>
      <w:r>
        <w:t>z</w:t>
      </w:r>
      <w:r>
        <w:t>的分布采用参数化方法</w:t>
      </w:r>
      <w:r>
        <w:rPr>
          <w:rFonts w:hint="eastAsia"/>
        </w:rPr>
        <w:t>，</w:t>
      </w:r>
      <w:r>
        <w:t>而不是简单的高斯分布</w:t>
      </w:r>
      <w:r>
        <w:rPr>
          <w:rFonts w:hint="eastAsia"/>
        </w:rPr>
        <w:t>，</w:t>
      </w:r>
      <w:r>
        <w:t>结果显示</w:t>
      </w:r>
      <w:r>
        <w:rPr>
          <w:rFonts w:hint="eastAsia"/>
        </w:rPr>
        <w:t>，</w:t>
      </w:r>
      <w:r>
        <w:t>针对一些问题</w:t>
      </w:r>
      <w:r>
        <w:rPr>
          <w:rFonts w:hint="eastAsia"/>
        </w:rPr>
        <w:t>，</w:t>
      </w:r>
      <w:r>
        <w:t>能够获得比原始的</w:t>
      </w:r>
      <w:r>
        <w:t>vae</w:t>
      </w:r>
      <w:r>
        <w:t>更好的结果</w:t>
      </w:r>
      <w:r>
        <w:rPr>
          <w:rFonts w:hint="eastAsia"/>
        </w:rPr>
        <w:t>。</w:t>
      </w:r>
    </w:p>
    <w:p w:rsidR="002129B2" w:rsidRDefault="00751B4A" w:rsidP="00251199">
      <w:pPr>
        <w:pStyle w:val="a5"/>
        <w:numPr>
          <w:ilvl w:val="0"/>
          <w:numId w:val="2"/>
        </w:numPr>
        <w:ind w:firstLineChars="0"/>
      </w:pPr>
      <w:r>
        <w:t>对多数类进行下采样</w:t>
      </w:r>
      <w:r>
        <w:rPr>
          <w:rFonts w:hint="eastAsia"/>
        </w:rPr>
        <w:t>，</w:t>
      </w:r>
      <w:r>
        <w:t>去掉离群点可能会有助于提高分类器的准确度</w:t>
      </w:r>
      <w:r>
        <w:rPr>
          <w:rFonts w:hint="eastAsia"/>
        </w:rPr>
        <w:t>，</w:t>
      </w:r>
      <w:r>
        <w:t>但对提高正类样本准确度没有帮助</w:t>
      </w:r>
      <w:r w:rsidR="00E241A4">
        <w:rPr>
          <w:rFonts w:hint="eastAsia"/>
        </w:rPr>
        <w:t>，</w:t>
      </w:r>
      <w:r w:rsidR="00E241A4">
        <w:t>主动下采样方法</w:t>
      </w:r>
      <w:r w:rsidR="006E22AC">
        <w:rPr>
          <w:rFonts w:hint="eastAsia"/>
        </w:rPr>
        <w:t>，消除远离决策面的负类样本</w:t>
      </w:r>
      <w:r w:rsidR="006246D4">
        <w:fldChar w:fldCharType="begin"/>
      </w:r>
      <w:r w:rsidR="00F36458">
        <w:instrText xml:space="preserve"> ADDIN ZOTERO_ITEM CSL_CITATION {"citationID":"VX7CSFvB","properties":{"formattedCitation":"[11]","plainCitation":"[11]"},"citationItems":[{"id":154,"uris":["http://zotero.org/users/local/qETdxzoZ/items/SWII5HPI"],"uri":["http://zotero.org/users/local/qET</w:instrText>
      </w:r>
      <w:r w:rsidR="00F36458">
        <w:rPr>
          <w:rFonts w:hint="eastAsia"/>
        </w:rPr>
        <w:instrText>dxzoZ/items/SWII5HPI"],"itemData":{"id":154,"type":"thesis","title":"</w:instrText>
      </w:r>
      <w:r w:rsidR="00F36458">
        <w:rPr>
          <w:rFonts w:hint="eastAsia"/>
        </w:rPr>
        <w:instrText>基于神经网络的不平衡数据分类方法研究</w:instrText>
      </w:r>
      <w:r w:rsidR="00F36458">
        <w:rPr>
          <w:rFonts w:hint="eastAsia"/>
        </w:rPr>
        <w:instrText>","publisher":"</w:instrText>
      </w:r>
      <w:r w:rsidR="00F36458">
        <w:rPr>
          <w:rFonts w:hint="eastAsia"/>
        </w:rPr>
        <w:instrText>华东理工大学</w:instrText>
      </w:r>
      <w:r w:rsidR="00F36458">
        <w:rPr>
          <w:rFonts w:hint="eastAsia"/>
        </w:rPr>
        <w:instrText>","author":[{"literal":"</w:instrText>
      </w:r>
      <w:r w:rsidR="00F36458">
        <w:rPr>
          <w:rFonts w:hint="eastAsia"/>
        </w:rPr>
        <w:instrText>杨泽平</w:instrText>
      </w:r>
      <w:r w:rsidR="00F36458">
        <w:rPr>
          <w:rFonts w:hint="eastAsia"/>
        </w:rPr>
        <w:instrText>"}],"issued":{"date-parts":[["2015"]]}}}],"schema":"https://github.com/citation-style-language/schema/raw/master/csl-cit</w:instrText>
      </w:r>
      <w:r w:rsidR="00F36458">
        <w:instrText xml:space="preserve">ation.json"} </w:instrText>
      </w:r>
      <w:r w:rsidR="006246D4">
        <w:fldChar w:fldCharType="separate"/>
      </w:r>
      <w:r w:rsidR="00F36458" w:rsidRPr="00F36458">
        <w:rPr>
          <w:rFonts w:ascii="Calibri" w:hAnsi="Calibri" w:cs="Calibri"/>
        </w:rPr>
        <w:t>[11]</w:t>
      </w:r>
      <w:r w:rsidR="006246D4">
        <w:fldChar w:fldCharType="end"/>
      </w:r>
      <w:r w:rsidR="006E22AC">
        <w:rPr>
          <w:rFonts w:hint="eastAsia"/>
        </w:rPr>
        <w:t>。</w:t>
      </w:r>
    </w:p>
    <w:p w:rsidR="00926AE0" w:rsidRDefault="00926AE0" w:rsidP="00251199">
      <w:pPr>
        <w:pStyle w:val="a5"/>
        <w:numPr>
          <w:ilvl w:val="0"/>
          <w:numId w:val="2"/>
        </w:numPr>
        <w:ind w:firstLineChars="0"/>
      </w:pPr>
      <w:r>
        <w:t>有监督模型</w:t>
      </w:r>
    </w:p>
    <w:p w:rsidR="00926AE0" w:rsidRDefault="00926AE0" w:rsidP="00EE26ED">
      <w:pPr>
        <w:pStyle w:val="a5"/>
        <w:ind w:left="420" w:firstLineChars="0"/>
      </w:pPr>
      <w:r>
        <w:rPr>
          <w:rFonts w:hint="eastAsia"/>
        </w:rPr>
        <w:t>本文</w:t>
      </w:r>
      <w:r w:rsidR="0074186D">
        <w:fldChar w:fldCharType="begin"/>
      </w:r>
      <w:r w:rsidR="00410ED0">
        <w:instrText xml:space="preserve"> ADDIN ZOTERO_ITEM CSL_CITATION {"citationID":"a7pngn2e2r","properties":{"formattedCitation":"[12]","plainCitation":"[12]"},"citationItems":[{"id":133,"uris":["http://zotero.org/users/local/qETdxzoZ/items/IA9QT745"],"uri":["http://zotero.org/users/local/q</w:instrText>
      </w:r>
      <w:r w:rsidR="00410ED0">
        <w:rPr>
          <w:rFonts w:hint="eastAsia"/>
        </w:rPr>
        <w:instrText>ETdxzoZ/items/IA9QT745"],"itemData":{"id":133,"type":"article-journal","title":"</w:instrText>
      </w:r>
      <w:r w:rsidR="00410ED0">
        <w:rPr>
          <w:rFonts w:hint="eastAsia"/>
        </w:rPr>
        <w:instrText>一种改进的降噪自编码神经网络不平衡数据分类算法</w:instrText>
      </w:r>
      <w:r w:rsidR="00410ED0">
        <w:rPr>
          <w:rFonts w:hint="eastAsia"/>
        </w:rPr>
        <w:instrText>","container-title":"</w:instrText>
      </w:r>
      <w:r w:rsidR="00410ED0">
        <w:rPr>
          <w:rFonts w:hint="eastAsia"/>
        </w:rPr>
        <w:instrText>计算机应用研究</w:instrText>
      </w:r>
      <w:r w:rsidR="00410ED0">
        <w:rPr>
          <w:rFonts w:hint="eastAsia"/>
        </w:rPr>
        <w:instrText>","page":"1329-1332","issue":"5","author":[{"literal":"</w:instrText>
      </w:r>
      <w:r w:rsidR="00410ED0">
        <w:rPr>
          <w:rFonts w:hint="eastAsia"/>
        </w:rPr>
        <w:instrText>张成刚</w:instrText>
      </w:r>
      <w:r w:rsidR="00410ED0">
        <w:rPr>
          <w:rFonts w:hint="eastAsia"/>
        </w:rPr>
        <w:instrText>"},{"literal":"</w:instrText>
      </w:r>
      <w:r w:rsidR="00410ED0">
        <w:rPr>
          <w:rFonts w:hint="eastAsia"/>
        </w:rPr>
        <w:instrText>宋佳智</w:instrText>
      </w:r>
      <w:r w:rsidR="00410ED0">
        <w:rPr>
          <w:rFonts w:hint="eastAsia"/>
        </w:rPr>
        <w:instrText>"},{"literal":"</w:instrText>
      </w:r>
      <w:r w:rsidR="00410ED0">
        <w:rPr>
          <w:rFonts w:hint="eastAsia"/>
        </w:rPr>
        <w:instrText>姜静清</w:instrText>
      </w:r>
      <w:r w:rsidR="00410ED0">
        <w:rPr>
          <w:rFonts w:hint="eastAsia"/>
        </w:rPr>
        <w:instrText>"},{"literal":"</w:instrText>
      </w:r>
      <w:r w:rsidR="00410ED0">
        <w:rPr>
          <w:rFonts w:hint="eastAsia"/>
        </w:rPr>
        <w:instrText>裴志利</w:instrText>
      </w:r>
      <w:r w:rsidR="00410ED0">
        <w:rPr>
          <w:rFonts w:hint="eastAsia"/>
        </w:rPr>
        <w:instrText>"}],"issued"</w:instrText>
      </w:r>
      <w:r w:rsidR="00410ED0">
        <w:instrText xml:space="preserve">:{"date-parts":[["2017"]]}}}],"schema":"https://github.com/citation-style-language/schema/raw/master/csl-citation.json"} </w:instrText>
      </w:r>
      <w:r w:rsidR="0074186D">
        <w:fldChar w:fldCharType="separate"/>
      </w:r>
      <w:r w:rsidR="00410ED0" w:rsidRPr="00410ED0">
        <w:rPr>
          <w:rFonts w:ascii="Calibri" w:hAnsi="Calibri" w:cs="Calibri"/>
        </w:rPr>
        <w:t>[12]</w:t>
      </w:r>
      <w:r w:rsidR="0074186D">
        <w:fldChar w:fldCharType="end"/>
      </w:r>
      <w:r>
        <w:rPr>
          <w:rFonts w:hint="eastAsia"/>
        </w:rPr>
        <w:t>中采用了</w:t>
      </w:r>
      <w:r>
        <w:rPr>
          <w:rFonts w:hint="eastAsia"/>
        </w:rPr>
        <w:t>SMOTE+</w:t>
      </w:r>
      <w:r>
        <w:rPr>
          <w:rFonts w:hint="eastAsia"/>
        </w:rPr>
        <w:t>有监督自编码器的架构，首先对数据采取</w:t>
      </w:r>
      <w:r>
        <w:rPr>
          <w:rFonts w:hint="eastAsia"/>
        </w:rPr>
        <w:t>SMOTE</w:t>
      </w:r>
      <w:r>
        <w:rPr>
          <w:rFonts w:hint="eastAsia"/>
        </w:rPr>
        <w:t>方式进行过采样至数据集平衡，后采用</w:t>
      </w:r>
      <w:r>
        <w:rPr>
          <w:rFonts w:hint="eastAsia"/>
        </w:rPr>
        <w:t>AE</w:t>
      </w:r>
      <w:r>
        <w:rPr>
          <w:rFonts w:hint="eastAsia"/>
        </w:rPr>
        <w:t>对数据进行重建，最后加入</w:t>
      </w:r>
      <w:r>
        <w:rPr>
          <w:rFonts w:hint="eastAsia"/>
        </w:rPr>
        <w:t>softmax</w:t>
      </w:r>
      <w:r>
        <w:rPr>
          <w:rFonts w:hint="eastAsia"/>
        </w:rPr>
        <w:t>层进行分类。结果显示该模型对提高不平衡分类效果有一定的好处，并在</w:t>
      </w:r>
      <w:r w:rsidR="005E6D5F">
        <w:rPr>
          <w:rFonts w:hint="eastAsia"/>
        </w:rPr>
        <w:t>UCI</w:t>
      </w:r>
      <w:r w:rsidR="005E6D5F">
        <w:rPr>
          <w:rFonts w:hint="eastAsia"/>
        </w:rPr>
        <w:t>数据集上的</w:t>
      </w:r>
      <w:r>
        <w:rPr>
          <w:rFonts w:hint="eastAsia"/>
        </w:rPr>
        <w:t>auc</w:t>
      </w:r>
      <w:r w:rsidR="003E5F75">
        <w:rPr>
          <w:rFonts w:hint="eastAsia"/>
        </w:rPr>
        <w:t>值</w:t>
      </w:r>
      <w:r>
        <w:rPr>
          <w:rFonts w:hint="eastAsia"/>
        </w:rPr>
        <w:t>取得了比较高的测试结果。</w:t>
      </w:r>
    </w:p>
    <w:p w:rsidR="00A2716D" w:rsidRDefault="00EE26ED" w:rsidP="00A2716D">
      <w:pPr>
        <w:pStyle w:val="a5"/>
        <w:ind w:left="420" w:firstLineChars="0"/>
      </w:pPr>
      <w:bookmarkStart w:id="1" w:name="OLE_LINK13"/>
      <w:bookmarkStart w:id="2" w:name="OLE_LINK14"/>
      <w:r>
        <w:rPr>
          <w:rFonts w:hint="eastAsia"/>
        </w:rPr>
        <w:t>针对模型的任务相关性不强的问题，本文</w:t>
      </w:r>
      <w:r w:rsidR="00536F7D">
        <w:fldChar w:fldCharType="begin"/>
      </w:r>
      <w:r w:rsidR="00410ED0">
        <w:instrText xml:space="preserve"> ADDIN ZOTERO_ITEM CSL_CITATION {"citationID":"a1io9sjug48","properties":{"formattedCitation":"[9]","plainCitation":"[9]"},"citationItems":[{"id":147,"uris":["http://zotero.org/users/local/qETdxzoZ/items/UZNTSNUC"],"uri":["http://zotero.org/users/local/qETdxzoZ/items/UZNTSNUC"],"itemData":{"id":147,"type":"article-journal","title":"Explicit guiding auto-encoders for learning meaningful representation","container-title":"Neural Computing &amp; Applications","page":"429-436","volume":"28","issue":"3","author":[{"family":"Sun","given":"Yanan"},{"family":"Mao","given":"Hua"},{"family":"Sang","given":"Yongsheng"},{"family":"Yi","given":"Zhang"}],"issued":{"date-parts":[["2017"]]}}}],"schema":"https://github.com/citation-style-language/schema/raw/master/csl-citation.json"} </w:instrText>
      </w:r>
      <w:r w:rsidR="00536F7D">
        <w:fldChar w:fldCharType="separate"/>
      </w:r>
      <w:r w:rsidR="00410ED0" w:rsidRPr="00410ED0">
        <w:rPr>
          <w:rFonts w:ascii="Calibri" w:hAnsi="Calibri" w:cs="Calibri"/>
        </w:rPr>
        <w:t>[9]</w:t>
      </w:r>
      <w:r w:rsidR="00536F7D">
        <w:fldChar w:fldCharType="end"/>
      </w:r>
      <w:r>
        <w:t>提出在</w:t>
      </w:r>
      <w:r>
        <w:t>AE</w:t>
      </w:r>
      <w:r>
        <w:t>的训练</w:t>
      </w:r>
      <w:r>
        <w:t>loss</w:t>
      </w:r>
      <w:r>
        <w:t>中加入有监督分量</w:t>
      </w:r>
      <w:r>
        <w:rPr>
          <w:rFonts w:hint="eastAsia"/>
        </w:rPr>
        <w:t>，</w:t>
      </w:r>
      <w:r>
        <w:t>即在模型中添加一个</w:t>
      </w:r>
      <w:r>
        <w:t>softmax</w:t>
      </w:r>
      <w:r>
        <w:t>层</w:t>
      </w:r>
      <w:r>
        <w:rPr>
          <w:rFonts w:hint="eastAsia"/>
        </w:rPr>
        <w:t>，</w:t>
      </w:r>
      <w:r>
        <w:t>并在训练中根据其分类结果</w:t>
      </w:r>
      <w:r>
        <w:rPr>
          <w:rFonts w:hint="eastAsia"/>
        </w:rPr>
        <w:t>，</w:t>
      </w:r>
      <w:r>
        <w:t>调整自编码器的参数</w:t>
      </w:r>
      <w:r>
        <w:rPr>
          <w:rFonts w:hint="eastAsia"/>
        </w:rPr>
        <w:t>。</w:t>
      </w:r>
      <w:r>
        <w:t>传统的训练过程是逐层训练</w:t>
      </w:r>
      <w:r>
        <w:rPr>
          <w:rFonts w:hint="eastAsia"/>
        </w:rPr>
        <w:t>，</w:t>
      </w:r>
      <w:r>
        <w:t>最后添加一个</w:t>
      </w:r>
      <w:r>
        <w:t>softmax</w:t>
      </w:r>
      <w:r>
        <w:t>层</w:t>
      </w:r>
      <w:r>
        <w:rPr>
          <w:rFonts w:hint="eastAsia"/>
        </w:rPr>
        <w:t>，</w:t>
      </w:r>
      <w:r>
        <w:t>而本文</w:t>
      </w:r>
      <w:r>
        <w:fldChar w:fldCharType="begin"/>
      </w:r>
      <w:r w:rsidR="00410ED0">
        <w:instrText xml:space="preserve"> ADDIN ZOTERO_ITEM CSL_CITATION {"citationID":"qj5t3b6b","properties":{"formattedCitation":"[9]","plainCitation":"[9]"},"citationItems":[{"id":147,"uris":["http://zotero.org/users/local/qETdxzoZ/items/UZNTSNUC"],"uri":["http://zotero.org/users/local/qETdxzoZ/items/UZNTSNUC"],"itemData":{"id":147,"type":"article-journal","title":"Explicit guiding auto-encoders for learning meaningful representation","container-title":"Neural Computing &amp; Applications","page":"429-436","volume":"28","issue":"3","author":[{"family":"Sun","given":"Yanan"},{"family":"Mao","given":"Hua"},{"family":"Sang","given":"Yongsheng"},{"family":"Yi","given":"Zhang"}],"issued":{"date-parts":[["2017"]]}}}],"schema":"https://github.com/citation-style-language/schema/raw/master/csl-citation.json"} </w:instrText>
      </w:r>
      <w:r>
        <w:fldChar w:fldCharType="separate"/>
      </w:r>
      <w:r w:rsidR="00410ED0" w:rsidRPr="00410ED0">
        <w:rPr>
          <w:rFonts w:ascii="Calibri" w:hAnsi="Calibri" w:cs="Calibri"/>
        </w:rPr>
        <w:t>[9]</w:t>
      </w:r>
      <w:r>
        <w:fldChar w:fldCharType="end"/>
      </w:r>
      <w:r>
        <w:t>则在训练过程中直接添加了</w:t>
      </w:r>
      <w:r>
        <w:t>softmax</w:t>
      </w:r>
      <w:r>
        <w:t>层</w:t>
      </w:r>
      <w:r>
        <w:rPr>
          <w:rFonts w:hint="eastAsia"/>
        </w:rPr>
        <w:t>，</w:t>
      </w:r>
      <w:r>
        <w:t>并且将其分类结果直接添加入</w:t>
      </w:r>
      <w:r>
        <w:t>loss</w:t>
      </w:r>
      <w:r>
        <w:t>函数</w:t>
      </w:r>
      <w:r>
        <w:rPr>
          <w:rFonts w:hint="eastAsia"/>
        </w:rPr>
        <w:t>。</w:t>
      </w:r>
    </w:p>
    <w:p w:rsidR="00A2716D" w:rsidRDefault="00A2716D" w:rsidP="00A2716D">
      <w:pPr>
        <w:pStyle w:val="a5"/>
        <w:numPr>
          <w:ilvl w:val="0"/>
          <w:numId w:val="2"/>
        </w:numPr>
        <w:ind w:firstLineChars="0"/>
      </w:pPr>
      <w:r>
        <w:t>A</w:t>
      </w:r>
      <w:r>
        <w:rPr>
          <w:rFonts w:hint="eastAsia"/>
        </w:rPr>
        <w:t>ttention</w:t>
      </w:r>
      <w:r>
        <w:rPr>
          <w:rFonts w:hint="eastAsia"/>
        </w:rPr>
        <w:t>机制</w:t>
      </w:r>
    </w:p>
    <w:p w:rsidR="00A2716D" w:rsidRPr="00A2716D" w:rsidRDefault="00A2716D" w:rsidP="00A2716D">
      <w:pPr>
        <w:pStyle w:val="a5"/>
        <w:ind w:left="360" w:firstLineChars="0" w:firstLine="0"/>
      </w:pPr>
      <w:r>
        <w:t>观察</w:t>
      </w:r>
      <w:r>
        <w:t>attention</w:t>
      </w:r>
      <w:r>
        <w:t>中输入和输出对应权重的可视化结果</w:t>
      </w:r>
      <w:r>
        <w:rPr>
          <w:rFonts w:hint="eastAsia"/>
        </w:rPr>
        <w:t>，</w:t>
      </w:r>
      <w:r>
        <w:t>能够看出哪些词对于生成目标词更为重要</w:t>
      </w:r>
      <w:r>
        <w:rPr>
          <w:rFonts w:hint="eastAsia"/>
        </w:rPr>
        <w:t>，</w:t>
      </w:r>
      <w:r>
        <w:t>这个可以借鉴为如何判定</w:t>
      </w:r>
      <w:r>
        <w:t>P(x)</w:t>
      </w:r>
      <w:r>
        <w:t>中的</w:t>
      </w:r>
      <w:r>
        <w:t>x</w:t>
      </w:r>
      <w:r>
        <w:t>特征的重要性</w:t>
      </w:r>
      <w:r>
        <w:rPr>
          <w:rFonts w:hint="eastAsia"/>
        </w:rPr>
        <w:t>。</w:t>
      </w:r>
    </w:p>
    <w:p w:rsidR="00A2716D" w:rsidRPr="00A2716D" w:rsidRDefault="00A2716D" w:rsidP="00A2716D">
      <w:r>
        <w:rPr>
          <w:noProof/>
        </w:rPr>
        <w:drawing>
          <wp:inline distT="0" distB="0" distL="0" distR="0" wp14:anchorId="18EBF2F8" wp14:editId="6920621D">
            <wp:extent cx="5274310" cy="1680210"/>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1680210"/>
                    </a:xfrm>
                    <a:prstGeom prst="rect">
                      <a:avLst/>
                    </a:prstGeom>
                  </pic:spPr>
                </pic:pic>
              </a:graphicData>
            </a:graphic>
          </wp:inline>
        </w:drawing>
      </w:r>
    </w:p>
    <w:bookmarkEnd w:id="1"/>
    <w:bookmarkEnd w:id="2"/>
    <w:p w:rsidR="00EE26ED" w:rsidRPr="00EE26ED" w:rsidRDefault="00EE26ED" w:rsidP="00926AE0">
      <w:pPr>
        <w:pStyle w:val="a5"/>
        <w:ind w:left="360" w:firstLineChars="0" w:firstLine="0"/>
      </w:pPr>
    </w:p>
    <w:p w:rsidR="00D84A08" w:rsidRDefault="00DF7B21" w:rsidP="00DF7B21">
      <w:pPr>
        <w:pStyle w:val="2"/>
      </w:pPr>
      <w:r>
        <w:t>如何查找数据</w:t>
      </w:r>
    </w:p>
    <w:p w:rsidR="004B31C5" w:rsidRPr="0011142A" w:rsidRDefault="00345235" w:rsidP="00EA45DE">
      <w:hyperlink r:id="rId18" w:history="1">
        <w:r w:rsidR="00DF7B21" w:rsidRPr="00DF7B21">
          <w:rPr>
            <w:rStyle w:val="a8"/>
            <w:rFonts w:hint="eastAsia"/>
          </w:rPr>
          <w:t>各类数据库查询网站</w:t>
        </w:r>
      </w:hyperlink>
      <w:r w:rsidR="006967AE">
        <w:t xml:space="preserve"> </w:t>
      </w:r>
      <w:hyperlink r:id="rId19" w:history="1">
        <w:r w:rsidR="006967AE" w:rsidRPr="006967AE">
          <w:rPr>
            <w:rStyle w:val="a8"/>
            <w:rFonts w:hint="eastAsia"/>
          </w:rPr>
          <w:t>科研数据吧</w:t>
        </w:r>
      </w:hyperlink>
    </w:p>
    <w:p w:rsidR="00A97BB9" w:rsidRDefault="00345235" w:rsidP="00EA45DE">
      <w:hyperlink r:id="rId20" w:history="1">
        <w:r w:rsidR="00A97BB9" w:rsidRPr="009A055D">
          <w:rPr>
            <w:rStyle w:val="a8"/>
          </w:rPr>
          <w:t>http://www.gems-system.org/</w:t>
        </w:r>
      </w:hyperlink>
      <w:r w:rsidR="00A97BB9">
        <w:t xml:space="preserve"> lung cancer, </w:t>
      </w:r>
      <w:r w:rsidR="00FD6C9C">
        <w:t>SRBCT,</w:t>
      </w:r>
      <w:r w:rsidR="00A31169">
        <w:t xml:space="preserve"> </w:t>
      </w:r>
      <w:r w:rsidR="00A31169">
        <w:t>可用</w:t>
      </w:r>
    </w:p>
    <w:p w:rsidR="004670BC" w:rsidRDefault="00345235" w:rsidP="00EA45DE">
      <w:hyperlink r:id="rId21" w:history="1">
        <w:r w:rsidR="004670BC">
          <w:rPr>
            <w:rStyle w:val="a8"/>
          </w:rPr>
          <w:t xml:space="preserve">Colon cancer </w:t>
        </w:r>
        <w:r w:rsidR="004670BC">
          <w:rPr>
            <w:rStyle w:val="a8"/>
          </w:rPr>
          <w:t>下载地址</w:t>
        </w:r>
      </w:hyperlink>
      <w:r w:rsidR="0093737C">
        <w:t xml:space="preserve"> </w:t>
      </w:r>
      <w:r w:rsidR="00A31169">
        <w:t>可用</w:t>
      </w:r>
    </w:p>
    <w:p w:rsidR="00766C33" w:rsidRDefault="00345235" w:rsidP="00EA45DE">
      <w:hyperlink r:id="rId22" w:history="1">
        <w:r w:rsidR="00766C33" w:rsidRPr="00766C33">
          <w:rPr>
            <w:rStyle w:val="a8"/>
            <w:rFonts w:hint="eastAsia"/>
          </w:rPr>
          <w:t>常用数据库下载地址</w:t>
        </w:r>
      </w:hyperlink>
      <w:r w:rsidR="00A31169">
        <w:t xml:space="preserve"> </w:t>
      </w:r>
    </w:p>
    <w:p w:rsidR="0011142A" w:rsidRDefault="00345235" w:rsidP="00EA45DE">
      <w:hyperlink r:id="rId23" w:history="1">
        <w:r w:rsidR="00AC7960" w:rsidRPr="00AC7960">
          <w:rPr>
            <w:rStyle w:val="a8"/>
            <w:rFonts w:hint="eastAsia"/>
          </w:rPr>
          <w:t>肯特岗数据集</w:t>
        </w:r>
      </w:hyperlink>
      <w:r w:rsidR="00CE22CE">
        <w:t xml:space="preserve"> </w:t>
      </w:r>
      <w:hyperlink r:id="rId24" w:history="1">
        <w:r w:rsidR="00CE22CE" w:rsidRPr="00CE22CE">
          <w:rPr>
            <w:rStyle w:val="a8"/>
            <w:rFonts w:hint="eastAsia"/>
          </w:rPr>
          <w:t>另一个数据集下载处</w:t>
        </w:r>
      </w:hyperlink>
    </w:p>
    <w:p w:rsidR="0020403D" w:rsidRDefault="0020403D" w:rsidP="00EA45DE">
      <w:r>
        <w:lastRenderedPageBreak/>
        <w:t>根据论文中给出的链接</w:t>
      </w:r>
      <w:r>
        <w:rPr>
          <w:rFonts w:hint="eastAsia"/>
        </w:rPr>
        <w:t>、</w:t>
      </w:r>
      <w:r>
        <w:t>名字</w:t>
      </w:r>
      <w:r>
        <w:rPr>
          <w:rFonts w:hint="eastAsia"/>
        </w:rPr>
        <w:t>（名字不是很准，可以多换一些试试、缩写等</w:t>
      </w:r>
      <w:r>
        <w:rPr>
          <w:rFonts w:hint="eastAsia"/>
        </w:rPr>
        <w:t xml:space="preserve"> </w:t>
      </w:r>
      <w:r>
        <w:rPr>
          <w:rFonts w:hint="eastAsia"/>
        </w:rPr>
        <w:t>或者多添加一些关键字</w:t>
      </w:r>
      <w:r>
        <w:rPr>
          <w:rFonts w:hint="eastAsia"/>
        </w:rPr>
        <w:t>dataset</w:t>
      </w:r>
      <w:r>
        <w:t>等</w:t>
      </w:r>
      <w:r>
        <w:rPr>
          <w:rFonts w:hint="eastAsia"/>
        </w:rPr>
        <w:t>）、样本数目和特征数目（加上会提高查询效率）、</w:t>
      </w:r>
    </w:p>
    <w:p w:rsidR="002B5C0E" w:rsidRDefault="002B5C0E" w:rsidP="002B5C0E">
      <w:pPr>
        <w:pStyle w:val="2"/>
      </w:pPr>
      <w:r>
        <w:t>概率密度函数等</w:t>
      </w:r>
    </w:p>
    <w:p w:rsidR="002B5C0E" w:rsidRDefault="00345235" w:rsidP="002B5C0E">
      <w:hyperlink r:id="rId25" w:history="1">
        <w:r w:rsidR="002B5C0E" w:rsidRPr="002B5C0E">
          <w:rPr>
            <w:rStyle w:val="a8"/>
            <w:rFonts w:hint="eastAsia"/>
          </w:rPr>
          <w:t>一些概率密度函数和定义等</w:t>
        </w:r>
      </w:hyperlink>
    </w:p>
    <w:p w:rsidR="00346532" w:rsidRDefault="00346532" w:rsidP="00346532">
      <w:pPr>
        <w:pStyle w:val="2"/>
      </w:pPr>
      <w:r>
        <w:t>期刊顶会</w:t>
      </w:r>
    </w:p>
    <w:p w:rsidR="00346532" w:rsidRDefault="00346532" w:rsidP="00346532">
      <w:r>
        <w:rPr>
          <w:rFonts w:hint="eastAsia"/>
        </w:rPr>
        <w:t>期刊</w:t>
      </w:r>
    </w:p>
    <w:p w:rsidR="00346532" w:rsidRDefault="00346532" w:rsidP="00346532">
      <w:r>
        <w:t>PAMI</w:t>
      </w:r>
    </w:p>
    <w:p w:rsidR="00346532" w:rsidRDefault="00346532" w:rsidP="00346532">
      <w:r>
        <w:t>PR</w:t>
      </w:r>
    </w:p>
    <w:p w:rsidR="009D21DA" w:rsidRDefault="009D21DA" w:rsidP="00346532">
      <w:r>
        <w:t>Neural network</w:t>
      </w:r>
    </w:p>
    <w:p w:rsidR="009D21DA" w:rsidRDefault="00E62EC8" w:rsidP="00346532">
      <w:r>
        <w:t>Bioinformatics</w:t>
      </w:r>
    </w:p>
    <w:p w:rsidR="00E62EC8" w:rsidRDefault="00E62EC8" w:rsidP="00346532">
      <w:r>
        <w:t>Plos one</w:t>
      </w:r>
    </w:p>
    <w:p w:rsidR="00346532" w:rsidRDefault="00346532" w:rsidP="00346532">
      <w:r>
        <w:t>顶会</w:t>
      </w:r>
    </w:p>
    <w:p w:rsidR="00346532" w:rsidRDefault="00346532" w:rsidP="00346532">
      <w:pPr>
        <w:rPr>
          <w:color w:val="000000"/>
          <w:szCs w:val="21"/>
        </w:rPr>
      </w:pPr>
      <w:r>
        <w:rPr>
          <w:rFonts w:hint="eastAsia"/>
          <w:color w:val="000000"/>
          <w:szCs w:val="21"/>
        </w:rPr>
        <w:t>AAAI</w:t>
      </w:r>
      <w:r w:rsidR="00014E67">
        <w:rPr>
          <w:color w:val="000000"/>
          <w:szCs w:val="21"/>
        </w:rPr>
        <w:t xml:space="preserve"> </w:t>
      </w:r>
      <w:r w:rsidR="00014E67">
        <w:rPr>
          <w:color w:val="000000"/>
          <w:szCs w:val="21"/>
        </w:rPr>
        <w:t>人工智能领域</w:t>
      </w:r>
    </w:p>
    <w:p w:rsidR="00346532" w:rsidRDefault="00346532" w:rsidP="00346532">
      <w:pPr>
        <w:rPr>
          <w:color w:val="000000"/>
          <w:szCs w:val="21"/>
        </w:rPr>
      </w:pPr>
      <w:r>
        <w:rPr>
          <w:rFonts w:hint="eastAsia"/>
          <w:color w:val="000000"/>
          <w:szCs w:val="21"/>
        </w:rPr>
        <w:t>CVPR</w:t>
      </w:r>
      <w:r w:rsidR="00014E67">
        <w:rPr>
          <w:color w:val="000000"/>
          <w:szCs w:val="21"/>
        </w:rPr>
        <w:t xml:space="preserve"> </w:t>
      </w:r>
      <w:r w:rsidR="00014E67">
        <w:rPr>
          <w:color w:val="000000"/>
          <w:szCs w:val="21"/>
        </w:rPr>
        <w:t>机器视觉和模式识别</w:t>
      </w:r>
    </w:p>
    <w:p w:rsidR="00346532" w:rsidRDefault="00346532" w:rsidP="00346532">
      <w:pPr>
        <w:rPr>
          <w:color w:val="000000"/>
          <w:szCs w:val="21"/>
        </w:rPr>
      </w:pPr>
      <w:r>
        <w:rPr>
          <w:rFonts w:hint="eastAsia"/>
          <w:color w:val="000000"/>
          <w:szCs w:val="21"/>
        </w:rPr>
        <w:t>ACL</w:t>
      </w:r>
      <w:r w:rsidR="0082386F">
        <w:rPr>
          <w:color w:val="000000"/>
          <w:szCs w:val="21"/>
        </w:rPr>
        <w:t xml:space="preserve"> </w:t>
      </w:r>
      <w:r w:rsidR="0082386F">
        <w:rPr>
          <w:color w:val="000000"/>
          <w:szCs w:val="21"/>
        </w:rPr>
        <w:t>自然语言处理</w:t>
      </w:r>
    </w:p>
    <w:p w:rsidR="00346532" w:rsidRDefault="00346532" w:rsidP="00346532">
      <w:pPr>
        <w:rPr>
          <w:color w:val="000000"/>
          <w:szCs w:val="21"/>
        </w:rPr>
      </w:pPr>
      <w:r>
        <w:rPr>
          <w:rFonts w:hint="eastAsia"/>
          <w:color w:val="000000"/>
          <w:szCs w:val="21"/>
        </w:rPr>
        <w:t>NIPS</w:t>
      </w:r>
      <w:r w:rsidR="00014E67">
        <w:rPr>
          <w:color w:val="000000"/>
          <w:szCs w:val="21"/>
        </w:rPr>
        <w:t xml:space="preserve"> </w:t>
      </w:r>
      <w:r w:rsidR="00014E67">
        <w:rPr>
          <w:color w:val="000000"/>
          <w:szCs w:val="21"/>
        </w:rPr>
        <w:t>深度学习</w:t>
      </w:r>
    </w:p>
    <w:p w:rsidR="00676CCE" w:rsidRDefault="00676CCE" w:rsidP="00346532">
      <w:pPr>
        <w:rPr>
          <w:color w:val="000000"/>
          <w:szCs w:val="21"/>
        </w:rPr>
      </w:pPr>
      <w:r>
        <w:rPr>
          <w:color w:val="000000"/>
          <w:szCs w:val="21"/>
        </w:rPr>
        <w:t xml:space="preserve">ICLR </w:t>
      </w:r>
      <w:r>
        <w:rPr>
          <w:color w:val="000000"/>
          <w:szCs w:val="21"/>
        </w:rPr>
        <w:t>深度学习</w:t>
      </w:r>
    </w:p>
    <w:p w:rsidR="00B241ED" w:rsidRDefault="00B241ED" w:rsidP="00B241ED">
      <w:pPr>
        <w:pStyle w:val="2"/>
      </w:pPr>
      <w:r>
        <w:t>一些资料</w:t>
      </w:r>
    </w:p>
    <w:p w:rsidR="00B241ED" w:rsidRDefault="00345235" w:rsidP="00346532">
      <w:hyperlink r:id="rId26" w:anchor="rd" w:history="1">
        <w:r w:rsidR="00B241ED" w:rsidRPr="00B241ED">
          <w:rPr>
            <w:rStyle w:val="a8"/>
            <w:rFonts w:hint="eastAsia"/>
          </w:rPr>
          <w:t>lecun</w:t>
        </w:r>
        <w:r w:rsidR="00B241ED" w:rsidRPr="00B241ED">
          <w:rPr>
            <w:rStyle w:val="a8"/>
            <w:rFonts w:hint="eastAsia"/>
          </w:rPr>
          <w:t>关于无监督学习的蛋糕</w:t>
        </w:r>
      </w:hyperlink>
      <w:r w:rsidR="00B241ED">
        <w:t xml:space="preserve"> </w:t>
      </w:r>
      <w:r w:rsidR="00B241ED">
        <w:rPr>
          <w:rFonts w:hint="eastAsia"/>
        </w:rPr>
        <w:t>（概述了目前深度学习的应用原因，主要在于可以层次性的表达物体特征，并对</w:t>
      </w:r>
      <w:r w:rsidR="00B241ED">
        <w:rPr>
          <w:rFonts w:hint="eastAsia"/>
        </w:rPr>
        <w:t>GAN</w:t>
      </w:r>
      <w:r w:rsidR="00B241ED">
        <w:rPr>
          <w:rFonts w:hint="eastAsia"/>
        </w:rPr>
        <w:t>的可行性提出了很大的赞许。）</w:t>
      </w:r>
    </w:p>
    <w:p w:rsidR="00ED5C20" w:rsidRDefault="00345235" w:rsidP="00346532">
      <w:pPr>
        <w:rPr>
          <w:noProof/>
        </w:rPr>
      </w:pPr>
      <w:hyperlink r:id="rId27" w:history="1">
        <w:r w:rsidR="00B917DE" w:rsidRPr="00B917DE">
          <w:rPr>
            <w:rStyle w:val="a8"/>
            <w:rFonts w:hint="eastAsia"/>
            <w:noProof/>
          </w:rPr>
          <w:t>panda</w:t>
        </w:r>
        <w:r w:rsidR="00B917DE" w:rsidRPr="00B917DE">
          <w:rPr>
            <w:rStyle w:val="a8"/>
            <w:rFonts w:hint="eastAsia"/>
            <w:noProof/>
          </w:rPr>
          <w:t>等数据可视化工具</w:t>
        </w:r>
      </w:hyperlink>
    </w:p>
    <w:p w:rsidR="00104617" w:rsidRDefault="00104617" w:rsidP="00346532">
      <w:pPr>
        <w:rPr>
          <w:noProof/>
        </w:rPr>
      </w:pPr>
      <w:r>
        <w:rPr>
          <w:noProof/>
        </w:rPr>
        <w:t>闲着无聊可以搜一搜</w:t>
      </w:r>
      <w:r>
        <w:rPr>
          <w:rFonts w:hint="eastAsia"/>
          <w:noProof/>
        </w:rPr>
        <w:t>“堪称神器”关键字，有挺多东西挺好玩的。</w:t>
      </w:r>
    </w:p>
    <w:p w:rsidR="00F36458" w:rsidRDefault="00345235" w:rsidP="00346532">
      <w:pPr>
        <w:rPr>
          <w:noProof/>
        </w:rPr>
      </w:pPr>
      <w:hyperlink r:id="rId28" w:history="1">
        <w:r w:rsidR="00F36458" w:rsidRPr="00F36458">
          <w:rPr>
            <w:rStyle w:val="a8"/>
            <w:rFonts w:hint="eastAsia"/>
            <w:noProof/>
          </w:rPr>
          <w:t>vae</w:t>
        </w:r>
        <w:r w:rsidR="00F36458" w:rsidRPr="00F36458">
          <w:rPr>
            <w:rStyle w:val="a8"/>
            <w:rFonts w:hint="eastAsia"/>
            <w:noProof/>
          </w:rPr>
          <w:t>编码</w:t>
        </w:r>
      </w:hyperlink>
    </w:p>
    <w:p w:rsidR="002A6B1B" w:rsidRDefault="002A6B1B" w:rsidP="00346532">
      <w:r w:rsidRPr="002A6B1B">
        <w:rPr>
          <w:noProof/>
        </w:rPr>
        <w:lastRenderedPageBreak/>
        <w:drawing>
          <wp:inline distT="0" distB="0" distL="0" distR="0">
            <wp:extent cx="5273675" cy="6677025"/>
            <wp:effectExtent l="0" t="0" r="3175" b="9525"/>
            <wp:docPr id="6" name="图片 6" descr="C:\Users\zhouying\Documents\Tencent Files\442049887\FileRecv\MobileFile\20170709210513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ouying\Documents\Tencent Files\442049887\FileRecv\MobileFile\201707092105131000.jp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1241" b="2072"/>
                    <a:stretch/>
                  </pic:blipFill>
                  <pic:spPr bwMode="auto">
                    <a:xfrm>
                      <a:off x="0" y="0"/>
                      <a:ext cx="5274310" cy="6677829"/>
                    </a:xfrm>
                    <a:prstGeom prst="rect">
                      <a:avLst/>
                    </a:prstGeom>
                    <a:noFill/>
                    <a:ln>
                      <a:noFill/>
                    </a:ln>
                    <a:extLst>
                      <a:ext uri="{53640926-AAD7-44D8-BBD7-CCE9431645EC}">
                        <a14:shadowObscured xmlns:a14="http://schemas.microsoft.com/office/drawing/2010/main"/>
                      </a:ext>
                    </a:extLst>
                  </pic:spPr>
                </pic:pic>
              </a:graphicData>
            </a:graphic>
          </wp:inline>
        </w:drawing>
      </w:r>
    </w:p>
    <w:p w:rsidR="003E171F" w:rsidRDefault="00345235" w:rsidP="00A42B56">
      <w:pPr>
        <w:rPr>
          <w:rStyle w:val="a8"/>
        </w:rPr>
      </w:pPr>
      <w:hyperlink r:id="rId30" w:history="1">
        <w:r w:rsidR="003E171F" w:rsidRPr="003E171F">
          <w:rPr>
            <w:rStyle w:val="a8"/>
            <w:rFonts w:hint="eastAsia"/>
          </w:rPr>
          <w:t>人际交往中的期望值管理能力、阈值自控意识、应对主观时空扭曲的能力</w:t>
        </w:r>
      </w:hyperlink>
    </w:p>
    <w:p w:rsidR="00112908" w:rsidRDefault="00112908" w:rsidP="00A42B56">
      <w:pPr>
        <w:rPr>
          <w:rStyle w:val="a8"/>
        </w:rPr>
      </w:pPr>
    </w:p>
    <w:p w:rsidR="00112908" w:rsidRDefault="00112908" w:rsidP="00112908">
      <w:r>
        <w:rPr>
          <w:rFonts w:hint="eastAsia"/>
        </w:rPr>
        <w:t>英语写作咨询</w:t>
      </w:r>
      <w:r w:rsidRPr="00112908">
        <w:t>1308607911</w:t>
      </w:r>
      <w:r>
        <w:t xml:space="preserve"> QQ</w:t>
      </w:r>
    </w:p>
    <w:p w:rsidR="000E4D81" w:rsidRDefault="000E4D81" w:rsidP="000E4D81">
      <w:pPr>
        <w:pStyle w:val="2"/>
      </w:pPr>
      <w:r>
        <w:t>参考文献</w:t>
      </w:r>
    </w:p>
    <w:p w:rsidR="00F36458" w:rsidRPr="00F36458" w:rsidRDefault="00450107" w:rsidP="00F36458">
      <w:pPr>
        <w:pStyle w:val="a6"/>
      </w:pPr>
      <w:r>
        <w:fldChar w:fldCharType="begin"/>
      </w:r>
      <w:r w:rsidR="00F36458">
        <w:instrText xml:space="preserve"> ADDIN ZOTERO_BIBL {"custom":[]} CSL_BIBLIOGRAPHY </w:instrText>
      </w:r>
      <w:r>
        <w:fldChar w:fldCharType="separate"/>
      </w:r>
      <w:r w:rsidR="00F36458" w:rsidRPr="00F36458">
        <w:t>[1]</w:t>
      </w:r>
      <w:r w:rsidR="00F36458" w:rsidRPr="00F36458">
        <w:tab/>
        <w:t xml:space="preserve">N. V. Chawla, K. W. Bowyer, L. O. Hall, and W. P. Kegelmeyer, “SMOTE: synthetic minority over-sampling technique,” </w:t>
      </w:r>
      <w:r w:rsidR="00F36458" w:rsidRPr="00F36458">
        <w:rPr>
          <w:i/>
          <w:iCs/>
        </w:rPr>
        <w:t>Journal of Artificial Intelligence Research</w:t>
      </w:r>
      <w:r w:rsidR="00F36458" w:rsidRPr="00F36458">
        <w:t>, vol. 16, no. 1, pp. 321–357, 2011.</w:t>
      </w:r>
    </w:p>
    <w:p w:rsidR="00F36458" w:rsidRPr="00F36458" w:rsidRDefault="00F36458" w:rsidP="00F36458">
      <w:pPr>
        <w:pStyle w:val="a6"/>
      </w:pPr>
      <w:r w:rsidRPr="00F36458">
        <w:t>[2]</w:t>
      </w:r>
      <w:r w:rsidRPr="00F36458">
        <w:tab/>
        <w:t xml:space="preserve">S. García and F. Herrera, “Evolutionary Undersampling for Classification with Imbalanced </w:t>
      </w:r>
      <w:r w:rsidRPr="00F36458">
        <w:lastRenderedPageBreak/>
        <w:t xml:space="preserve">Datasets: Proposals and Taxonomy,” </w:t>
      </w:r>
      <w:r w:rsidRPr="00F36458">
        <w:rPr>
          <w:i/>
          <w:iCs/>
        </w:rPr>
        <w:t>Evolutionary Computation</w:t>
      </w:r>
      <w:r w:rsidRPr="00F36458">
        <w:t>, vol. 17, no. 3, pp. 275–306, 1993.</w:t>
      </w:r>
    </w:p>
    <w:p w:rsidR="00F36458" w:rsidRPr="00F36458" w:rsidRDefault="00F36458" w:rsidP="00F36458">
      <w:pPr>
        <w:pStyle w:val="a6"/>
      </w:pPr>
      <w:r w:rsidRPr="00F36458">
        <w:t>[3]</w:t>
      </w:r>
      <w:r w:rsidRPr="00F36458">
        <w:tab/>
        <w:t xml:space="preserve">M. Yousef, M. D. Saçar Demirci, W. Khalifa, and J. Allmer, “Feature Selection Has a Large Impact on One-Class Classification Accuracy for MicroRNAs in Plants,” </w:t>
      </w:r>
      <w:r w:rsidRPr="00F36458">
        <w:rPr>
          <w:i/>
          <w:iCs/>
        </w:rPr>
        <w:t>Advances in Bioinformatics</w:t>
      </w:r>
      <w:r w:rsidRPr="00F36458">
        <w:t>, vol. 2016, pp. 1–6, 2016.</w:t>
      </w:r>
    </w:p>
    <w:p w:rsidR="00F36458" w:rsidRPr="00F36458" w:rsidRDefault="00F36458" w:rsidP="00F36458">
      <w:pPr>
        <w:pStyle w:val="a6"/>
      </w:pPr>
      <w:r w:rsidRPr="00F36458">
        <w:t>[4]</w:t>
      </w:r>
      <w:r w:rsidRPr="00F36458">
        <w:tab/>
        <w:t xml:space="preserve">M. M. A. Rahhal, Y. Bazi, H. Alhichri, N. Alajlan, F. Melgani, and R. R. Yager, “Deep learning approach for active classification of electrocardiogram signals,” </w:t>
      </w:r>
      <w:r w:rsidRPr="00F36458">
        <w:rPr>
          <w:i/>
          <w:iCs/>
        </w:rPr>
        <w:t>Information Sciences</w:t>
      </w:r>
      <w:r w:rsidRPr="00F36458">
        <w:t>, vol. 345, no. 1, pp. 340–354, 2016.</w:t>
      </w:r>
    </w:p>
    <w:p w:rsidR="00F36458" w:rsidRPr="00F36458" w:rsidRDefault="00F36458" w:rsidP="00F36458">
      <w:pPr>
        <w:pStyle w:val="a6"/>
      </w:pPr>
      <w:r w:rsidRPr="00F36458">
        <w:t>[5]</w:t>
      </w:r>
      <w:r w:rsidRPr="00F36458">
        <w:tab/>
        <w:t xml:space="preserve">M. Hayat, M. Bennamoun, and S. An, “Learning Non-linear Reconstruction Models for Image Set Classification,” </w:t>
      </w:r>
      <w:r w:rsidRPr="00F36458">
        <w:rPr>
          <w:i/>
          <w:iCs/>
        </w:rPr>
        <w:t>IEEE Transactions on Pattern Analysis &amp; Machine Intelligence</w:t>
      </w:r>
      <w:r w:rsidRPr="00F36458">
        <w:t>, vol. 37, no. 4, pp. 713–727, 2015.</w:t>
      </w:r>
    </w:p>
    <w:p w:rsidR="00F36458" w:rsidRPr="00F36458" w:rsidRDefault="00F36458" w:rsidP="00F36458">
      <w:pPr>
        <w:pStyle w:val="a6"/>
      </w:pPr>
      <w:r w:rsidRPr="00F36458">
        <w:t>[6]</w:t>
      </w:r>
      <w:r w:rsidRPr="00F36458">
        <w:tab/>
        <w:t xml:space="preserve">W. W. Y. Ng, G. Zeng, J. Zhang, D. S. Yeung, and W. Pedrycz, “Dual autoencoders features for imbalance classification problem,” </w:t>
      </w:r>
      <w:r w:rsidRPr="00F36458">
        <w:rPr>
          <w:i/>
          <w:iCs/>
        </w:rPr>
        <w:t>Pattern Recognition</w:t>
      </w:r>
      <w:r w:rsidRPr="00F36458">
        <w:t>, vol. 60, pp. 875–889, 2016.</w:t>
      </w:r>
    </w:p>
    <w:p w:rsidR="00F36458" w:rsidRPr="00F36458" w:rsidRDefault="00F36458" w:rsidP="00F36458">
      <w:pPr>
        <w:pStyle w:val="a6"/>
      </w:pPr>
      <w:r w:rsidRPr="00F36458">
        <w:t>[7]</w:t>
      </w:r>
      <w:r w:rsidRPr="00F36458">
        <w:tab/>
      </w:r>
      <w:r w:rsidRPr="00F36458">
        <w:t>王坤峰</w:t>
      </w:r>
      <w:r w:rsidRPr="00F36458">
        <w:t xml:space="preserve">, </w:t>
      </w:r>
      <w:r w:rsidRPr="00F36458">
        <w:t>苟超</w:t>
      </w:r>
      <w:r w:rsidRPr="00F36458">
        <w:t xml:space="preserve">, </w:t>
      </w:r>
      <w:r w:rsidRPr="00F36458">
        <w:t>段艳杰</w:t>
      </w:r>
      <w:r w:rsidRPr="00F36458">
        <w:t xml:space="preserve">, </w:t>
      </w:r>
      <w:r w:rsidRPr="00F36458">
        <w:t>林懿伦</w:t>
      </w:r>
      <w:r w:rsidRPr="00F36458">
        <w:t xml:space="preserve">, </w:t>
      </w:r>
      <w:r w:rsidRPr="00F36458">
        <w:t>郑心湖</w:t>
      </w:r>
      <w:r w:rsidRPr="00F36458">
        <w:t xml:space="preserve">, and </w:t>
      </w:r>
      <w:r w:rsidRPr="00F36458">
        <w:t>王飞跃</w:t>
      </w:r>
      <w:r w:rsidRPr="00F36458">
        <w:t>, “</w:t>
      </w:r>
      <w:r w:rsidRPr="00F36458">
        <w:t>生成式对抗网络</w:t>
      </w:r>
      <w:r w:rsidRPr="00F36458">
        <w:t>GAN</w:t>
      </w:r>
      <w:r w:rsidRPr="00F36458">
        <w:t>的研究进展与展望</w:t>
      </w:r>
      <w:r w:rsidRPr="00F36458">
        <w:t xml:space="preserve">,” </w:t>
      </w:r>
      <w:r w:rsidRPr="00F36458">
        <w:t>自动化学报</w:t>
      </w:r>
      <w:r w:rsidRPr="00F36458">
        <w:t>, vol. 43, no. 3, 2017.</w:t>
      </w:r>
    </w:p>
    <w:p w:rsidR="00F36458" w:rsidRPr="00F36458" w:rsidRDefault="00F36458" w:rsidP="00F36458">
      <w:pPr>
        <w:pStyle w:val="a6"/>
      </w:pPr>
      <w:r w:rsidRPr="00F36458">
        <w:t>[8]</w:t>
      </w:r>
      <w:r w:rsidRPr="00F36458">
        <w:tab/>
        <w:t>I. Goodfellow, “NIPS 2016 Tutorial: Generative Adversarial Networks,” 2016.</w:t>
      </w:r>
    </w:p>
    <w:p w:rsidR="00F36458" w:rsidRPr="00F36458" w:rsidRDefault="00F36458" w:rsidP="00F36458">
      <w:pPr>
        <w:pStyle w:val="a6"/>
      </w:pPr>
      <w:r w:rsidRPr="00F36458">
        <w:t>[9]</w:t>
      </w:r>
      <w:r w:rsidRPr="00F36458">
        <w:tab/>
        <w:t xml:space="preserve">Y. Sun, H. Mao, Y. Sang, and Z. Yi, “Explicit guiding auto-encoders for learning meaningful representation,” </w:t>
      </w:r>
      <w:r w:rsidRPr="00F36458">
        <w:rPr>
          <w:i/>
          <w:iCs/>
        </w:rPr>
        <w:t>Neural Computing &amp; Applications</w:t>
      </w:r>
      <w:r w:rsidRPr="00F36458">
        <w:t>, vol. 28, no. 3, pp. 429–436, 2017.</w:t>
      </w:r>
    </w:p>
    <w:p w:rsidR="00F36458" w:rsidRPr="00F36458" w:rsidRDefault="00F36458" w:rsidP="00F36458">
      <w:pPr>
        <w:pStyle w:val="a6"/>
      </w:pPr>
      <w:r w:rsidRPr="00F36458">
        <w:t>[10]</w:t>
      </w:r>
      <w:r w:rsidRPr="00F36458">
        <w:tab/>
        <w:t xml:space="preserve">X. Chen </w:t>
      </w:r>
      <w:r w:rsidRPr="00F36458">
        <w:rPr>
          <w:i/>
          <w:iCs/>
        </w:rPr>
        <w:t>et al.</w:t>
      </w:r>
      <w:r w:rsidRPr="00F36458">
        <w:t>, “Variational Lossy Autoencoder,” 2016.</w:t>
      </w:r>
    </w:p>
    <w:p w:rsidR="00F36458" w:rsidRPr="00F36458" w:rsidRDefault="00F36458" w:rsidP="00F36458">
      <w:pPr>
        <w:pStyle w:val="a6"/>
      </w:pPr>
      <w:r w:rsidRPr="00F36458">
        <w:t>[11]</w:t>
      </w:r>
      <w:r w:rsidRPr="00F36458">
        <w:tab/>
      </w:r>
      <w:r w:rsidRPr="00F36458">
        <w:t>杨泽平</w:t>
      </w:r>
      <w:r w:rsidRPr="00F36458">
        <w:t>, “</w:t>
      </w:r>
      <w:r w:rsidRPr="00F36458">
        <w:t>基于神经网络的不平衡数据分类方法研究</w:t>
      </w:r>
      <w:r w:rsidRPr="00F36458">
        <w:t xml:space="preserve">,” </w:t>
      </w:r>
      <w:r w:rsidRPr="00F36458">
        <w:t>华东理工大学</w:t>
      </w:r>
      <w:r w:rsidRPr="00F36458">
        <w:t>, 2015.</w:t>
      </w:r>
    </w:p>
    <w:p w:rsidR="00F36458" w:rsidRPr="00F36458" w:rsidRDefault="00F36458" w:rsidP="00F36458">
      <w:pPr>
        <w:pStyle w:val="a6"/>
      </w:pPr>
      <w:r w:rsidRPr="00F36458">
        <w:t>[12]</w:t>
      </w:r>
      <w:r w:rsidRPr="00F36458">
        <w:tab/>
      </w:r>
      <w:r w:rsidRPr="00F36458">
        <w:t>张成刚</w:t>
      </w:r>
      <w:r w:rsidRPr="00F36458">
        <w:t xml:space="preserve">, </w:t>
      </w:r>
      <w:r w:rsidRPr="00F36458">
        <w:t>宋佳智</w:t>
      </w:r>
      <w:r w:rsidRPr="00F36458">
        <w:t xml:space="preserve">, </w:t>
      </w:r>
      <w:r w:rsidRPr="00F36458">
        <w:t>姜静清</w:t>
      </w:r>
      <w:r w:rsidRPr="00F36458">
        <w:t xml:space="preserve">, and </w:t>
      </w:r>
      <w:r w:rsidRPr="00F36458">
        <w:t>裴志利</w:t>
      </w:r>
      <w:r w:rsidRPr="00F36458">
        <w:t>, “</w:t>
      </w:r>
      <w:r w:rsidRPr="00F36458">
        <w:t>一种改进的降噪自编码神经网络不平衡数据分类算法</w:t>
      </w:r>
      <w:r w:rsidRPr="00F36458">
        <w:t xml:space="preserve">,” </w:t>
      </w:r>
      <w:r w:rsidRPr="00F36458">
        <w:t>计算机应用研究</w:t>
      </w:r>
      <w:r w:rsidRPr="00F36458">
        <w:t>, no. 5, pp. 1329–1332, 2017.</w:t>
      </w:r>
    </w:p>
    <w:p w:rsidR="002151FF" w:rsidRDefault="00450107" w:rsidP="002C4285">
      <w:r>
        <w:fldChar w:fldCharType="end"/>
      </w:r>
      <w:r w:rsidR="002C4285">
        <w:t xml:space="preserve"> </w:t>
      </w:r>
    </w:p>
    <w:p w:rsidR="00A80B48" w:rsidRDefault="00A80B48" w:rsidP="00A80B48">
      <w:pPr>
        <w:pStyle w:val="2"/>
      </w:pPr>
      <w:r>
        <w:lastRenderedPageBreak/>
        <w:t>优化器算法</w:t>
      </w:r>
    </w:p>
    <w:p w:rsidR="00A80B48" w:rsidRDefault="00A80B48" w:rsidP="00A80B48">
      <w:r>
        <w:rPr>
          <w:noProof/>
        </w:rPr>
        <w:drawing>
          <wp:inline distT="0" distB="0" distL="0" distR="0" wp14:anchorId="6D5AE312" wp14:editId="52C60879">
            <wp:extent cx="5274310" cy="4869815"/>
            <wp:effectExtent l="0" t="0" r="254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4310" cy="4869815"/>
                    </a:xfrm>
                    <a:prstGeom prst="rect">
                      <a:avLst/>
                    </a:prstGeom>
                  </pic:spPr>
                </pic:pic>
              </a:graphicData>
            </a:graphic>
          </wp:inline>
        </w:drawing>
      </w:r>
    </w:p>
    <w:tbl>
      <w:tblPr>
        <w:tblW w:w="8214" w:type="dxa"/>
        <w:tblBorders>
          <w:top w:val="single" w:sz="6" w:space="0" w:color="EEEEEE"/>
          <w:left w:val="single" w:sz="6" w:space="0" w:color="EEEEEE"/>
          <w:bottom w:val="single" w:sz="6" w:space="0" w:color="EEEEEE"/>
          <w:right w:val="single" w:sz="6" w:space="0" w:color="EEEEEE"/>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4812"/>
        <w:gridCol w:w="3402"/>
      </w:tblGrid>
      <w:tr w:rsidR="00A80B48" w:rsidRPr="00F2199B" w:rsidTr="00D365E3">
        <w:trPr>
          <w:tblHeader/>
        </w:trPr>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center"/>
              <w:rPr>
                <w:rFonts w:ascii="微软雅黑" w:eastAsia="宋体" w:hAnsi="微软雅黑" w:cs="宋体"/>
                <w:b/>
                <w:bCs/>
                <w:color w:val="3F3F3F"/>
                <w:kern w:val="0"/>
                <w:sz w:val="23"/>
                <w:szCs w:val="23"/>
              </w:rPr>
            </w:pPr>
            <w:r w:rsidRPr="00F2199B">
              <w:rPr>
                <w:rFonts w:ascii="微软雅黑" w:eastAsia="宋体" w:hAnsi="微软雅黑" w:cs="宋体"/>
                <w:b/>
                <w:bCs/>
                <w:color w:val="3F3F3F"/>
                <w:kern w:val="0"/>
                <w:sz w:val="23"/>
                <w:szCs w:val="23"/>
              </w:rPr>
              <w:t>操作</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b/>
                <w:bCs/>
                <w:color w:val="3F3F3F"/>
                <w:kern w:val="0"/>
                <w:sz w:val="23"/>
                <w:szCs w:val="23"/>
              </w:rPr>
            </w:pPr>
            <w:r w:rsidRPr="00F2199B">
              <w:rPr>
                <w:rFonts w:ascii="微软雅黑" w:eastAsia="宋体" w:hAnsi="微软雅黑" w:cs="宋体"/>
                <w:b/>
                <w:bCs/>
                <w:color w:val="3F3F3F"/>
                <w:kern w:val="0"/>
                <w:sz w:val="23"/>
                <w:szCs w:val="23"/>
              </w:rPr>
              <w:t>描述</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b/>
                <w:bCs/>
                <w:color w:val="3F3F3F"/>
                <w:kern w:val="0"/>
                <w:sz w:val="23"/>
                <w:szCs w:val="23"/>
              </w:rPr>
              <w:t>class tf.train.GradientDescentOptimizer</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使用梯度下降算法的</w:t>
            </w:r>
            <w:r w:rsidRPr="00F2199B">
              <w:rPr>
                <w:rFonts w:ascii="微软雅黑" w:eastAsia="宋体" w:hAnsi="微软雅黑" w:cs="宋体"/>
                <w:color w:val="3F3F3F"/>
                <w:kern w:val="0"/>
                <w:sz w:val="23"/>
                <w:szCs w:val="23"/>
              </w:rPr>
              <w:t>Optimizer</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tf.train.GradientDescentOptimizer.__init__(learning_rate, </w:t>
            </w:r>
            <w:r w:rsidRPr="00F2199B">
              <w:rPr>
                <w:rFonts w:ascii="微软雅黑" w:eastAsia="宋体" w:hAnsi="微软雅黑" w:cs="宋体"/>
                <w:color w:val="3F3F3F"/>
                <w:kern w:val="0"/>
                <w:sz w:val="23"/>
                <w:szCs w:val="23"/>
              </w:rPr>
              <w:br/>
              <w:t>use_locking=False, name=’GradientDescent’)</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构建一个新的梯度下降优化器</w:t>
            </w:r>
            <w:r w:rsidRPr="00F2199B">
              <w:rPr>
                <w:rFonts w:ascii="微软雅黑" w:eastAsia="宋体" w:hAnsi="微软雅黑" w:cs="宋体"/>
                <w:color w:val="3F3F3F"/>
                <w:kern w:val="0"/>
                <w:sz w:val="23"/>
                <w:szCs w:val="23"/>
              </w:rPr>
              <w:t>(Optimizer)</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b/>
                <w:bCs/>
                <w:color w:val="3F3F3F"/>
                <w:kern w:val="0"/>
                <w:sz w:val="23"/>
                <w:szCs w:val="23"/>
              </w:rPr>
              <w:lastRenderedPageBreak/>
              <w:t>class tf.train.AdadeltaOptimizer</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使用</w:t>
            </w:r>
            <w:hyperlink r:id="rId32" w:tgtFrame="_blank" w:history="1">
              <w:r w:rsidRPr="00F2199B">
                <w:rPr>
                  <w:rFonts w:ascii="微软雅黑" w:eastAsia="宋体" w:hAnsi="微软雅黑" w:cs="宋体"/>
                  <w:color w:val="4FA1DB"/>
                  <w:kern w:val="0"/>
                  <w:sz w:val="23"/>
                  <w:szCs w:val="23"/>
                </w:rPr>
                <w:t>Adadelta</w:t>
              </w:r>
              <w:r w:rsidRPr="00F2199B">
                <w:rPr>
                  <w:rFonts w:ascii="微软雅黑" w:eastAsia="宋体" w:hAnsi="微软雅黑" w:cs="宋体"/>
                  <w:color w:val="4FA1DB"/>
                  <w:kern w:val="0"/>
                  <w:sz w:val="23"/>
                  <w:szCs w:val="23"/>
                </w:rPr>
                <w:t>算法</w:t>
              </w:r>
            </w:hyperlink>
            <w:r w:rsidRPr="00F2199B">
              <w:rPr>
                <w:rFonts w:ascii="微软雅黑" w:eastAsia="宋体" w:hAnsi="微软雅黑" w:cs="宋体"/>
                <w:color w:val="3F3F3F"/>
                <w:kern w:val="0"/>
                <w:sz w:val="23"/>
                <w:szCs w:val="23"/>
              </w:rPr>
              <w:t>的</w:t>
            </w:r>
            <w:r w:rsidRPr="00F2199B">
              <w:rPr>
                <w:rFonts w:ascii="微软雅黑" w:eastAsia="宋体" w:hAnsi="微软雅黑" w:cs="宋体"/>
                <w:color w:val="3F3F3F"/>
                <w:kern w:val="0"/>
                <w:sz w:val="23"/>
                <w:szCs w:val="23"/>
              </w:rPr>
              <w:t>Optimizer</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tf.train.AdadeltaOptimizer.__init__(learning_rate=0.001, </w:t>
            </w:r>
            <w:r w:rsidRPr="00F2199B">
              <w:rPr>
                <w:rFonts w:ascii="微软雅黑" w:eastAsia="宋体" w:hAnsi="微软雅黑" w:cs="宋体"/>
                <w:color w:val="3F3F3F"/>
                <w:kern w:val="0"/>
                <w:sz w:val="23"/>
                <w:szCs w:val="23"/>
              </w:rPr>
              <w:br/>
              <w:t>rho=0.95, epsilon=1e-08, </w:t>
            </w:r>
            <w:r w:rsidRPr="00F2199B">
              <w:rPr>
                <w:rFonts w:ascii="微软雅黑" w:eastAsia="宋体" w:hAnsi="微软雅黑" w:cs="宋体"/>
                <w:color w:val="3F3F3F"/>
                <w:kern w:val="0"/>
                <w:sz w:val="23"/>
                <w:szCs w:val="23"/>
              </w:rPr>
              <w:br/>
              <w:t>use_locking=False, name=’Adadelta’)</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创建</w:t>
            </w:r>
            <w:r w:rsidRPr="00F2199B">
              <w:rPr>
                <w:rFonts w:ascii="微软雅黑" w:eastAsia="宋体" w:hAnsi="微软雅黑" w:cs="宋体"/>
                <w:color w:val="3F3F3F"/>
                <w:kern w:val="0"/>
                <w:sz w:val="23"/>
                <w:szCs w:val="23"/>
              </w:rPr>
              <w:t>Adadelta</w:t>
            </w:r>
            <w:r w:rsidRPr="00F2199B">
              <w:rPr>
                <w:rFonts w:ascii="微软雅黑" w:eastAsia="宋体" w:hAnsi="微软雅黑" w:cs="宋体"/>
                <w:color w:val="3F3F3F"/>
                <w:kern w:val="0"/>
                <w:sz w:val="23"/>
                <w:szCs w:val="23"/>
              </w:rPr>
              <w:t>优化器</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b/>
                <w:bCs/>
                <w:color w:val="3F3F3F"/>
                <w:kern w:val="0"/>
                <w:sz w:val="23"/>
                <w:szCs w:val="23"/>
              </w:rPr>
              <w:t>class tf.train.AdagradOptimizer</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使用</w:t>
            </w:r>
            <w:hyperlink r:id="rId33" w:tgtFrame="_blank" w:history="1">
              <w:r w:rsidRPr="00F2199B">
                <w:rPr>
                  <w:rFonts w:ascii="微软雅黑" w:eastAsia="宋体" w:hAnsi="微软雅黑" w:cs="宋体"/>
                  <w:color w:val="4FA1DB"/>
                  <w:kern w:val="0"/>
                  <w:sz w:val="23"/>
                  <w:szCs w:val="23"/>
                </w:rPr>
                <w:t>Adagrad</w:t>
              </w:r>
              <w:r w:rsidRPr="00F2199B">
                <w:rPr>
                  <w:rFonts w:ascii="微软雅黑" w:eastAsia="宋体" w:hAnsi="微软雅黑" w:cs="宋体"/>
                  <w:color w:val="4FA1DB"/>
                  <w:kern w:val="0"/>
                  <w:sz w:val="23"/>
                  <w:szCs w:val="23"/>
                </w:rPr>
                <w:t>算法</w:t>
              </w:r>
            </w:hyperlink>
            <w:r w:rsidRPr="00F2199B">
              <w:rPr>
                <w:rFonts w:ascii="微软雅黑" w:eastAsia="宋体" w:hAnsi="微软雅黑" w:cs="宋体"/>
                <w:color w:val="3F3F3F"/>
                <w:kern w:val="0"/>
                <w:sz w:val="23"/>
                <w:szCs w:val="23"/>
              </w:rPr>
              <w:t>的</w:t>
            </w:r>
            <w:r w:rsidRPr="00F2199B">
              <w:rPr>
                <w:rFonts w:ascii="微软雅黑" w:eastAsia="宋体" w:hAnsi="微软雅黑" w:cs="宋体"/>
                <w:color w:val="3F3F3F"/>
                <w:kern w:val="0"/>
                <w:sz w:val="23"/>
                <w:szCs w:val="23"/>
              </w:rPr>
              <w:t>Optimizer</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tf.train.AdagradOptimizer.__init__(learning_rate, </w:t>
            </w:r>
            <w:r w:rsidRPr="00F2199B">
              <w:rPr>
                <w:rFonts w:ascii="微软雅黑" w:eastAsia="宋体" w:hAnsi="微软雅黑" w:cs="宋体"/>
                <w:color w:val="3F3F3F"/>
                <w:kern w:val="0"/>
                <w:sz w:val="23"/>
                <w:szCs w:val="23"/>
              </w:rPr>
              <w:br/>
              <w:t>initial_accumulator_value=0.1, </w:t>
            </w:r>
            <w:r w:rsidRPr="00F2199B">
              <w:rPr>
                <w:rFonts w:ascii="微软雅黑" w:eastAsia="宋体" w:hAnsi="微软雅黑" w:cs="宋体"/>
                <w:color w:val="3F3F3F"/>
                <w:kern w:val="0"/>
                <w:sz w:val="23"/>
                <w:szCs w:val="23"/>
              </w:rPr>
              <w:br/>
              <w:t>use_locking=False, name=’Adagrad’)</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创建</w:t>
            </w:r>
            <w:r w:rsidRPr="00F2199B">
              <w:rPr>
                <w:rFonts w:ascii="微软雅黑" w:eastAsia="宋体" w:hAnsi="微软雅黑" w:cs="宋体"/>
                <w:color w:val="3F3F3F"/>
                <w:kern w:val="0"/>
                <w:sz w:val="23"/>
                <w:szCs w:val="23"/>
              </w:rPr>
              <w:t>Adagrad</w:t>
            </w:r>
            <w:r w:rsidRPr="00F2199B">
              <w:rPr>
                <w:rFonts w:ascii="微软雅黑" w:eastAsia="宋体" w:hAnsi="微软雅黑" w:cs="宋体"/>
                <w:color w:val="3F3F3F"/>
                <w:kern w:val="0"/>
                <w:sz w:val="23"/>
                <w:szCs w:val="23"/>
              </w:rPr>
              <w:t>优化器</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class tf.train.MomentumOptimizer</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使用</w:t>
            </w:r>
            <w:hyperlink r:id="rId34" w:tgtFrame="_blank" w:history="1">
              <w:r w:rsidRPr="00F2199B">
                <w:rPr>
                  <w:rFonts w:ascii="微软雅黑" w:eastAsia="宋体" w:hAnsi="微软雅黑" w:cs="宋体"/>
                  <w:color w:val="4FA1DB"/>
                  <w:kern w:val="0"/>
                  <w:sz w:val="23"/>
                  <w:szCs w:val="23"/>
                </w:rPr>
                <w:t>Momentum</w:t>
              </w:r>
            </w:hyperlink>
            <w:r w:rsidRPr="00F2199B">
              <w:rPr>
                <w:rFonts w:ascii="微软雅黑" w:eastAsia="宋体" w:hAnsi="微软雅黑" w:cs="宋体"/>
                <w:color w:val="3F3F3F"/>
                <w:kern w:val="0"/>
                <w:sz w:val="23"/>
                <w:szCs w:val="23"/>
              </w:rPr>
              <w:t>算法的</w:t>
            </w:r>
            <w:r w:rsidRPr="00F2199B">
              <w:rPr>
                <w:rFonts w:ascii="微软雅黑" w:eastAsia="宋体" w:hAnsi="微软雅黑" w:cs="宋体"/>
                <w:color w:val="3F3F3F"/>
                <w:kern w:val="0"/>
                <w:sz w:val="23"/>
                <w:szCs w:val="23"/>
              </w:rPr>
              <w:t>Optimizer</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tf.train.MomentumOptimizer.__init__(learning_rate, </w:t>
            </w:r>
            <w:r w:rsidRPr="00F2199B">
              <w:rPr>
                <w:rFonts w:ascii="微软雅黑" w:eastAsia="宋体" w:hAnsi="微软雅黑" w:cs="宋体"/>
                <w:color w:val="3F3F3F"/>
                <w:kern w:val="0"/>
                <w:sz w:val="23"/>
                <w:szCs w:val="23"/>
              </w:rPr>
              <w:br/>
              <w:t>momentum, use_locking=False, </w:t>
            </w:r>
            <w:r w:rsidRPr="00F2199B">
              <w:rPr>
                <w:rFonts w:ascii="微软雅黑" w:eastAsia="宋体" w:hAnsi="微软雅黑" w:cs="宋体"/>
                <w:color w:val="3F3F3F"/>
                <w:kern w:val="0"/>
                <w:sz w:val="23"/>
                <w:szCs w:val="23"/>
              </w:rPr>
              <w:br/>
            </w:r>
            <w:r w:rsidRPr="00F2199B">
              <w:rPr>
                <w:rFonts w:ascii="微软雅黑" w:eastAsia="宋体" w:hAnsi="微软雅黑" w:cs="宋体"/>
                <w:color w:val="3F3F3F"/>
                <w:kern w:val="0"/>
                <w:sz w:val="23"/>
                <w:szCs w:val="23"/>
              </w:rPr>
              <w:lastRenderedPageBreak/>
              <w:t>name=’Momentum’, use_nesterov=False)</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lastRenderedPageBreak/>
              <w:t>创建</w:t>
            </w:r>
            <w:r w:rsidRPr="00F2199B">
              <w:rPr>
                <w:rFonts w:ascii="微软雅黑" w:eastAsia="宋体" w:hAnsi="微软雅黑" w:cs="宋体"/>
                <w:color w:val="3F3F3F"/>
                <w:kern w:val="0"/>
                <w:sz w:val="23"/>
                <w:szCs w:val="23"/>
              </w:rPr>
              <w:t>momentum</w:t>
            </w:r>
            <w:r w:rsidRPr="00F2199B">
              <w:rPr>
                <w:rFonts w:ascii="微软雅黑" w:eastAsia="宋体" w:hAnsi="微软雅黑" w:cs="宋体"/>
                <w:color w:val="3F3F3F"/>
                <w:kern w:val="0"/>
                <w:sz w:val="23"/>
                <w:szCs w:val="23"/>
              </w:rPr>
              <w:t>优化器</w:t>
            </w:r>
            <w:r w:rsidRPr="00F2199B">
              <w:rPr>
                <w:rFonts w:ascii="微软雅黑" w:eastAsia="宋体" w:hAnsi="微软雅黑" w:cs="宋体"/>
                <w:color w:val="3F3F3F"/>
                <w:kern w:val="0"/>
                <w:sz w:val="23"/>
                <w:szCs w:val="23"/>
              </w:rPr>
              <w:br/>
              <w:t>momentum</w:t>
            </w:r>
            <w:r w:rsidRPr="00F2199B">
              <w:rPr>
                <w:rFonts w:ascii="微软雅黑" w:eastAsia="宋体" w:hAnsi="微软雅黑" w:cs="宋体"/>
                <w:color w:val="3F3F3F"/>
                <w:kern w:val="0"/>
                <w:sz w:val="23"/>
                <w:szCs w:val="23"/>
              </w:rPr>
              <w:t>：动量，一个</w:t>
            </w:r>
            <w:r w:rsidRPr="00F2199B">
              <w:rPr>
                <w:rFonts w:ascii="微软雅黑" w:eastAsia="宋体" w:hAnsi="微软雅黑" w:cs="宋体"/>
                <w:color w:val="3F3F3F"/>
                <w:kern w:val="0"/>
                <w:sz w:val="23"/>
                <w:szCs w:val="23"/>
              </w:rPr>
              <w:t>tensor</w:t>
            </w:r>
            <w:r w:rsidRPr="00F2199B">
              <w:rPr>
                <w:rFonts w:ascii="微软雅黑" w:eastAsia="宋体" w:hAnsi="微软雅黑" w:cs="宋体"/>
                <w:color w:val="3F3F3F"/>
                <w:kern w:val="0"/>
                <w:sz w:val="23"/>
                <w:szCs w:val="23"/>
              </w:rPr>
              <w:t>或者浮点值</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b/>
                <w:bCs/>
                <w:color w:val="3F3F3F"/>
                <w:kern w:val="0"/>
                <w:sz w:val="23"/>
                <w:szCs w:val="23"/>
              </w:rPr>
              <w:t>class tf.train.AdamOptimizer</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使用</w:t>
            </w:r>
            <w:hyperlink r:id="rId35" w:tgtFrame="_blank" w:history="1">
              <w:r w:rsidRPr="00F2199B">
                <w:rPr>
                  <w:rFonts w:ascii="微软雅黑" w:eastAsia="宋体" w:hAnsi="微软雅黑" w:cs="宋体"/>
                  <w:color w:val="4FA1DB"/>
                  <w:kern w:val="0"/>
                  <w:sz w:val="23"/>
                  <w:szCs w:val="23"/>
                </w:rPr>
                <w:t xml:space="preserve">Adam </w:t>
              </w:r>
              <w:r w:rsidRPr="00F2199B">
                <w:rPr>
                  <w:rFonts w:ascii="微软雅黑" w:eastAsia="宋体" w:hAnsi="微软雅黑" w:cs="宋体"/>
                  <w:color w:val="4FA1DB"/>
                  <w:kern w:val="0"/>
                  <w:sz w:val="23"/>
                  <w:szCs w:val="23"/>
                </w:rPr>
                <w:t>算法</w:t>
              </w:r>
            </w:hyperlink>
            <w:r w:rsidRPr="00F2199B">
              <w:rPr>
                <w:rFonts w:ascii="微软雅黑" w:eastAsia="宋体" w:hAnsi="微软雅黑" w:cs="宋体"/>
                <w:color w:val="3F3F3F"/>
                <w:kern w:val="0"/>
                <w:sz w:val="23"/>
                <w:szCs w:val="23"/>
              </w:rPr>
              <w:t>的</w:t>
            </w:r>
            <w:r w:rsidRPr="00F2199B">
              <w:rPr>
                <w:rFonts w:ascii="微软雅黑" w:eastAsia="宋体" w:hAnsi="微软雅黑" w:cs="宋体"/>
                <w:color w:val="3F3F3F"/>
                <w:kern w:val="0"/>
                <w:sz w:val="23"/>
                <w:szCs w:val="23"/>
              </w:rPr>
              <w:t>Optimizer</w:t>
            </w:r>
          </w:p>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Pr>
                <w:rFonts w:ascii="微软雅黑" w:eastAsia="宋体" w:hAnsi="微软雅黑" w:cs="宋体" w:hint="eastAsia"/>
                <w:color w:val="3F3F3F"/>
                <w:kern w:val="0"/>
                <w:sz w:val="23"/>
                <w:szCs w:val="23"/>
              </w:rPr>
              <w:t>（推荐使用）</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tf.train.AdamOptimizer.__init__(learning_rate=0.001,</w:t>
            </w:r>
            <w:r w:rsidRPr="00F2199B">
              <w:rPr>
                <w:rFonts w:ascii="微软雅黑" w:eastAsia="宋体" w:hAnsi="微软雅黑" w:cs="宋体"/>
                <w:color w:val="3F3F3F"/>
                <w:kern w:val="0"/>
                <w:sz w:val="23"/>
                <w:szCs w:val="23"/>
              </w:rPr>
              <w:br/>
              <w:t>beta1=0.9, beta2=0.999, epsilon=1e-08,</w:t>
            </w:r>
            <w:r w:rsidRPr="00F2199B">
              <w:rPr>
                <w:rFonts w:ascii="微软雅黑" w:eastAsia="宋体" w:hAnsi="微软雅黑" w:cs="宋体"/>
                <w:color w:val="3F3F3F"/>
                <w:kern w:val="0"/>
                <w:sz w:val="23"/>
                <w:szCs w:val="23"/>
              </w:rPr>
              <w:br/>
              <w:t>use_locking=False, name=’Adam’)</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创建</w:t>
            </w:r>
            <w:r w:rsidRPr="00F2199B">
              <w:rPr>
                <w:rFonts w:ascii="微软雅黑" w:eastAsia="宋体" w:hAnsi="微软雅黑" w:cs="宋体"/>
                <w:color w:val="3F3F3F"/>
                <w:kern w:val="0"/>
                <w:sz w:val="23"/>
                <w:szCs w:val="23"/>
              </w:rPr>
              <w:t>Adam</w:t>
            </w:r>
            <w:r w:rsidRPr="00F2199B">
              <w:rPr>
                <w:rFonts w:ascii="微软雅黑" w:eastAsia="宋体" w:hAnsi="微软雅黑" w:cs="宋体"/>
                <w:color w:val="3F3F3F"/>
                <w:kern w:val="0"/>
                <w:sz w:val="23"/>
                <w:szCs w:val="23"/>
              </w:rPr>
              <w:t>优化器</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class tf.train.FtrlOptimizer</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使用</w:t>
            </w:r>
            <w:hyperlink r:id="rId36" w:tgtFrame="_blank" w:history="1">
              <w:r w:rsidRPr="00F2199B">
                <w:rPr>
                  <w:rFonts w:ascii="微软雅黑" w:eastAsia="宋体" w:hAnsi="微软雅黑" w:cs="宋体"/>
                  <w:color w:val="4FA1DB"/>
                  <w:kern w:val="0"/>
                  <w:sz w:val="23"/>
                  <w:szCs w:val="23"/>
                </w:rPr>
                <w:t xml:space="preserve">FTRL </w:t>
              </w:r>
              <w:r w:rsidRPr="00F2199B">
                <w:rPr>
                  <w:rFonts w:ascii="微软雅黑" w:eastAsia="宋体" w:hAnsi="微软雅黑" w:cs="宋体"/>
                  <w:color w:val="4FA1DB"/>
                  <w:kern w:val="0"/>
                  <w:sz w:val="23"/>
                  <w:szCs w:val="23"/>
                </w:rPr>
                <w:t>算法</w:t>
              </w:r>
            </w:hyperlink>
            <w:r w:rsidRPr="00F2199B">
              <w:rPr>
                <w:rFonts w:ascii="微软雅黑" w:eastAsia="宋体" w:hAnsi="微软雅黑" w:cs="宋体"/>
                <w:color w:val="3F3F3F"/>
                <w:kern w:val="0"/>
                <w:sz w:val="23"/>
                <w:szCs w:val="23"/>
              </w:rPr>
              <w:t>的</w:t>
            </w:r>
            <w:r w:rsidRPr="00F2199B">
              <w:rPr>
                <w:rFonts w:ascii="微软雅黑" w:eastAsia="宋体" w:hAnsi="微软雅黑" w:cs="宋体"/>
                <w:color w:val="3F3F3F"/>
                <w:kern w:val="0"/>
                <w:sz w:val="23"/>
                <w:szCs w:val="23"/>
              </w:rPr>
              <w:t>Optimizer</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tf.train.FtrlOptimizer.__init__(learning_rate, </w:t>
            </w:r>
            <w:r w:rsidRPr="00F2199B">
              <w:rPr>
                <w:rFonts w:ascii="微软雅黑" w:eastAsia="宋体" w:hAnsi="微软雅黑" w:cs="宋体"/>
                <w:color w:val="3F3F3F"/>
                <w:kern w:val="0"/>
                <w:sz w:val="23"/>
                <w:szCs w:val="23"/>
              </w:rPr>
              <w:br/>
              <w:t>learning_rate_power=-0.5, </w:t>
            </w:r>
            <w:r w:rsidRPr="00F2199B">
              <w:rPr>
                <w:rFonts w:ascii="微软雅黑" w:eastAsia="宋体" w:hAnsi="微软雅黑" w:cs="宋体"/>
                <w:color w:val="3F3F3F"/>
                <w:kern w:val="0"/>
                <w:sz w:val="23"/>
                <w:szCs w:val="23"/>
              </w:rPr>
              <w:br/>
              <w:t>initial_accumulator_value=0.1, </w:t>
            </w:r>
            <w:r w:rsidRPr="00F2199B">
              <w:rPr>
                <w:rFonts w:ascii="微软雅黑" w:eastAsia="宋体" w:hAnsi="微软雅黑" w:cs="宋体"/>
                <w:color w:val="3F3F3F"/>
                <w:kern w:val="0"/>
                <w:sz w:val="23"/>
                <w:szCs w:val="23"/>
              </w:rPr>
              <w:br/>
              <w:t>l1_regularization_strength=0.0, </w:t>
            </w:r>
            <w:r w:rsidRPr="00F2199B">
              <w:rPr>
                <w:rFonts w:ascii="微软雅黑" w:eastAsia="宋体" w:hAnsi="微软雅黑" w:cs="宋体"/>
                <w:color w:val="3F3F3F"/>
                <w:kern w:val="0"/>
                <w:sz w:val="23"/>
                <w:szCs w:val="23"/>
              </w:rPr>
              <w:br/>
              <w:t>l2_regularization_strength=0.0,</w:t>
            </w:r>
            <w:r w:rsidRPr="00F2199B">
              <w:rPr>
                <w:rFonts w:ascii="微软雅黑" w:eastAsia="宋体" w:hAnsi="微软雅黑" w:cs="宋体"/>
                <w:color w:val="3F3F3F"/>
                <w:kern w:val="0"/>
                <w:sz w:val="23"/>
                <w:szCs w:val="23"/>
              </w:rPr>
              <w:br/>
              <w:t>use_locking=False, name=’Ftrl’)</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创建</w:t>
            </w:r>
            <w:r w:rsidRPr="00F2199B">
              <w:rPr>
                <w:rFonts w:ascii="微软雅黑" w:eastAsia="宋体" w:hAnsi="微软雅黑" w:cs="宋体"/>
                <w:color w:val="3F3F3F"/>
                <w:kern w:val="0"/>
                <w:sz w:val="23"/>
                <w:szCs w:val="23"/>
              </w:rPr>
              <w:t>FTRL</w:t>
            </w:r>
            <w:r w:rsidRPr="00F2199B">
              <w:rPr>
                <w:rFonts w:ascii="微软雅黑" w:eastAsia="宋体" w:hAnsi="微软雅黑" w:cs="宋体"/>
                <w:color w:val="3F3F3F"/>
                <w:kern w:val="0"/>
                <w:sz w:val="23"/>
                <w:szCs w:val="23"/>
              </w:rPr>
              <w:t>算法优化器</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class tf.train.RMSPropOptimizer</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使用</w:t>
            </w:r>
            <w:hyperlink r:id="rId37" w:tgtFrame="_blank" w:history="1">
              <w:r w:rsidRPr="00F2199B">
                <w:rPr>
                  <w:rFonts w:ascii="微软雅黑" w:eastAsia="宋体" w:hAnsi="微软雅黑" w:cs="宋体"/>
                  <w:color w:val="4FA1DB"/>
                  <w:kern w:val="0"/>
                  <w:sz w:val="23"/>
                  <w:szCs w:val="23"/>
                </w:rPr>
                <w:t>RMSProp</w:t>
              </w:r>
              <w:r w:rsidRPr="00F2199B">
                <w:rPr>
                  <w:rFonts w:ascii="微软雅黑" w:eastAsia="宋体" w:hAnsi="微软雅黑" w:cs="宋体"/>
                  <w:color w:val="4FA1DB"/>
                  <w:kern w:val="0"/>
                  <w:sz w:val="23"/>
                  <w:szCs w:val="23"/>
                </w:rPr>
                <w:t>算法</w:t>
              </w:r>
            </w:hyperlink>
            <w:r w:rsidRPr="00F2199B">
              <w:rPr>
                <w:rFonts w:ascii="微软雅黑" w:eastAsia="宋体" w:hAnsi="微软雅黑" w:cs="宋体"/>
                <w:color w:val="3F3F3F"/>
                <w:kern w:val="0"/>
                <w:sz w:val="23"/>
                <w:szCs w:val="23"/>
              </w:rPr>
              <w:t>的</w:t>
            </w:r>
            <w:r w:rsidRPr="00F2199B">
              <w:rPr>
                <w:rFonts w:ascii="微软雅黑" w:eastAsia="宋体" w:hAnsi="微软雅黑" w:cs="宋体"/>
                <w:color w:val="3F3F3F"/>
                <w:kern w:val="0"/>
                <w:sz w:val="23"/>
                <w:szCs w:val="23"/>
              </w:rPr>
              <w:t>Optimizer</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lastRenderedPageBreak/>
              <w:t>tf.train.RMSPropOptimizer.__init__(learning_rate, </w:t>
            </w:r>
            <w:r w:rsidRPr="00F2199B">
              <w:rPr>
                <w:rFonts w:ascii="微软雅黑" w:eastAsia="宋体" w:hAnsi="微软雅黑" w:cs="宋体"/>
                <w:color w:val="3F3F3F"/>
                <w:kern w:val="0"/>
                <w:sz w:val="23"/>
                <w:szCs w:val="23"/>
              </w:rPr>
              <w:br/>
              <w:t>decay=0.9, momentum=0.0, epsilon=1e-10, </w:t>
            </w:r>
            <w:r w:rsidRPr="00F2199B">
              <w:rPr>
                <w:rFonts w:ascii="微软雅黑" w:eastAsia="宋体" w:hAnsi="微软雅黑" w:cs="宋体"/>
                <w:color w:val="3F3F3F"/>
                <w:kern w:val="0"/>
                <w:sz w:val="23"/>
                <w:szCs w:val="23"/>
              </w:rPr>
              <w:br/>
              <w:t>use_locking=False, name=’RMSProp’)</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创建</w:t>
            </w:r>
            <w:r w:rsidRPr="00F2199B">
              <w:rPr>
                <w:rFonts w:ascii="微软雅黑" w:eastAsia="宋体" w:hAnsi="微软雅黑" w:cs="宋体"/>
                <w:color w:val="3F3F3F"/>
                <w:kern w:val="0"/>
                <w:sz w:val="23"/>
                <w:szCs w:val="23"/>
              </w:rPr>
              <w:t>RMSProp</w:t>
            </w:r>
            <w:r w:rsidRPr="00F2199B">
              <w:rPr>
                <w:rFonts w:ascii="微软雅黑" w:eastAsia="宋体" w:hAnsi="微软雅黑" w:cs="宋体"/>
                <w:color w:val="3F3F3F"/>
                <w:kern w:val="0"/>
                <w:sz w:val="23"/>
                <w:szCs w:val="23"/>
              </w:rPr>
              <w:t>算法优化器</w:t>
            </w:r>
          </w:p>
        </w:tc>
      </w:tr>
    </w:tbl>
    <w:p w:rsidR="00A80B48" w:rsidRDefault="00A80B48" w:rsidP="00A80B48">
      <w:r>
        <w:t>具体描述参见这篇</w:t>
      </w:r>
      <w:r>
        <w:rPr>
          <w:rFonts w:hint="eastAsia"/>
        </w:rPr>
        <w:t>：</w:t>
      </w:r>
    </w:p>
    <w:p w:rsidR="00A80B48" w:rsidRDefault="00345235" w:rsidP="00A80B48">
      <w:hyperlink r:id="rId38" w:history="1">
        <w:r w:rsidR="00A80B48" w:rsidRPr="00860C3C">
          <w:rPr>
            <w:rStyle w:val="a8"/>
            <w:rFonts w:hint="eastAsia"/>
          </w:rPr>
          <w:t>基本优化算法对比</w:t>
        </w:r>
      </w:hyperlink>
      <w:r w:rsidR="00A80B48">
        <w:t xml:space="preserve"> </w:t>
      </w:r>
      <w:hyperlink r:id="rId39" w:history="1">
        <w:r w:rsidR="00A80B48">
          <w:rPr>
            <w:rStyle w:val="a8"/>
            <w:rFonts w:hint="eastAsia"/>
          </w:rPr>
          <w:t>TensorFlow</w:t>
        </w:r>
        <w:r w:rsidR="00A80B48" w:rsidRPr="008B47B8">
          <w:rPr>
            <w:rStyle w:val="a8"/>
            <w:rFonts w:hint="eastAsia"/>
          </w:rPr>
          <w:t>具体实现</w:t>
        </w:r>
      </w:hyperlink>
    </w:p>
    <w:p w:rsidR="00A80B48" w:rsidRDefault="00A80B48" w:rsidP="00A80B48">
      <w:pPr>
        <w:pStyle w:val="2"/>
      </w:pPr>
      <w:r>
        <w:t>分类器评价准则</w:t>
      </w:r>
    </w:p>
    <w:p w:rsidR="00A80B48" w:rsidRDefault="00A80B48" w:rsidP="00A80B48">
      <w:pPr>
        <w:pStyle w:val="a5"/>
        <w:numPr>
          <w:ilvl w:val="0"/>
          <w:numId w:val="3"/>
        </w:numPr>
        <w:ind w:firstLineChars="0"/>
      </w:pPr>
      <w:r>
        <w:rPr>
          <w:rFonts w:hint="eastAsia"/>
        </w:rPr>
        <w:t>混淆矩阵（</w:t>
      </w:r>
      <w:r>
        <w:rPr>
          <w:rFonts w:hint="eastAsia"/>
        </w:rPr>
        <w:t>confusion</w:t>
      </w:r>
      <w:r>
        <w:t xml:space="preserve"> matrix</w:t>
      </w:r>
      <w:r>
        <w:rPr>
          <w:rFonts w:hint="eastAsia"/>
        </w:rPr>
        <w:t>）</w:t>
      </w:r>
    </w:p>
    <w:p w:rsidR="00A80B48" w:rsidRDefault="00A80B48" w:rsidP="00A80B48">
      <w:r>
        <w:rPr>
          <w:noProof/>
        </w:rPr>
        <w:drawing>
          <wp:inline distT="0" distB="0" distL="0" distR="0" wp14:anchorId="123FE932" wp14:editId="38E1D178">
            <wp:extent cx="5274310" cy="1275715"/>
            <wp:effectExtent l="0" t="0" r="254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74310" cy="1275715"/>
                    </a:xfrm>
                    <a:prstGeom prst="rect">
                      <a:avLst/>
                    </a:prstGeom>
                  </pic:spPr>
                </pic:pic>
              </a:graphicData>
            </a:graphic>
          </wp:inline>
        </w:drawing>
      </w:r>
    </w:p>
    <w:p w:rsidR="00A80B48" w:rsidRDefault="00A80B48" w:rsidP="00A80B48">
      <w:r>
        <w:rPr>
          <w:rFonts w:hint="eastAsia"/>
        </w:rPr>
        <w:t>(1)</w:t>
      </w:r>
      <w:r>
        <w:rPr>
          <w:rFonts w:hint="eastAsia"/>
        </w:rPr>
        <w:t>真正类率</w:t>
      </w:r>
      <w:r>
        <w:rPr>
          <w:rFonts w:hint="eastAsia"/>
        </w:rPr>
        <w:t>(True Positive Rate , TPR)</w:t>
      </w:r>
      <w:r>
        <w:rPr>
          <w:rFonts w:hint="eastAsia"/>
        </w:rPr>
        <w:t>【灵敏度</w:t>
      </w:r>
      <w:r>
        <w:rPr>
          <w:rFonts w:hint="eastAsia"/>
        </w:rPr>
        <w:t>(sensitivity)</w:t>
      </w:r>
      <w:r>
        <w:rPr>
          <w:rFonts w:hint="eastAsia"/>
        </w:rPr>
        <w:t>】：</w:t>
      </w:r>
      <w:r>
        <w:rPr>
          <w:rFonts w:hint="eastAsia"/>
        </w:rPr>
        <w:t xml:space="preserve">TPR = TP /(TP + FN) </w:t>
      </w:r>
      <w:r>
        <w:rPr>
          <w:rFonts w:hint="eastAsia"/>
        </w:rPr>
        <w:t>，即正样本预测结果数</w:t>
      </w:r>
      <w:r>
        <w:rPr>
          <w:rFonts w:hint="eastAsia"/>
        </w:rPr>
        <w:t>/</w:t>
      </w:r>
      <w:r>
        <w:rPr>
          <w:rFonts w:hint="eastAsia"/>
        </w:rPr>
        <w:t>正样本实际数</w:t>
      </w:r>
    </w:p>
    <w:p w:rsidR="00A80B48" w:rsidRDefault="00A80B48" w:rsidP="00A80B48">
      <w:r>
        <w:rPr>
          <w:rFonts w:hint="eastAsia"/>
        </w:rPr>
        <w:t>(2)</w:t>
      </w:r>
      <w:r>
        <w:rPr>
          <w:rFonts w:hint="eastAsia"/>
        </w:rPr>
        <w:t>假负类率</w:t>
      </w:r>
      <w:r>
        <w:rPr>
          <w:rFonts w:hint="eastAsia"/>
        </w:rPr>
        <w:t xml:space="preserve">(False Negative Rate , FNR) </w:t>
      </w:r>
      <w:r>
        <w:rPr>
          <w:rFonts w:hint="eastAsia"/>
        </w:rPr>
        <w:t>：</w:t>
      </w:r>
      <w:r>
        <w:rPr>
          <w:rFonts w:hint="eastAsia"/>
        </w:rPr>
        <w:t xml:space="preserve">FNR = FN /(TP + FN) </w:t>
      </w:r>
      <w:r>
        <w:rPr>
          <w:rFonts w:hint="eastAsia"/>
        </w:rPr>
        <w:t>，即被预测为负的正样本结果数</w:t>
      </w:r>
      <w:r>
        <w:rPr>
          <w:rFonts w:hint="eastAsia"/>
        </w:rPr>
        <w:t>/</w:t>
      </w:r>
      <w:r>
        <w:rPr>
          <w:rFonts w:hint="eastAsia"/>
        </w:rPr>
        <w:t>正样本实际数</w:t>
      </w:r>
    </w:p>
    <w:p w:rsidR="00A80B48" w:rsidRDefault="00A80B48" w:rsidP="00A80B48">
      <w:r>
        <w:rPr>
          <w:rFonts w:hint="eastAsia"/>
        </w:rPr>
        <w:t>(3)</w:t>
      </w:r>
      <w:r>
        <w:rPr>
          <w:rFonts w:hint="eastAsia"/>
        </w:rPr>
        <w:t>假正类率</w:t>
      </w:r>
      <w:r>
        <w:rPr>
          <w:rFonts w:hint="eastAsia"/>
        </w:rPr>
        <w:t xml:space="preserve">(False Positive Rate , FPR) </w:t>
      </w:r>
      <w:r>
        <w:rPr>
          <w:rFonts w:hint="eastAsia"/>
        </w:rPr>
        <w:t>：</w:t>
      </w:r>
      <w:r>
        <w:rPr>
          <w:rFonts w:hint="eastAsia"/>
        </w:rPr>
        <w:t xml:space="preserve">FPR = FP /(FP + TN) </w:t>
      </w:r>
      <w:r>
        <w:rPr>
          <w:rFonts w:hint="eastAsia"/>
        </w:rPr>
        <w:t>，即被预测为正的负样本结果数</w:t>
      </w:r>
      <w:r>
        <w:rPr>
          <w:rFonts w:hint="eastAsia"/>
        </w:rPr>
        <w:t>/</w:t>
      </w:r>
      <w:r>
        <w:rPr>
          <w:rFonts w:hint="eastAsia"/>
        </w:rPr>
        <w:t>负样本实际数</w:t>
      </w:r>
    </w:p>
    <w:p w:rsidR="00A80B48" w:rsidRDefault="00A80B48" w:rsidP="00A80B48">
      <w:r>
        <w:rPr>
          <w:rFonts w:hint="eastAsia"/>
        </w:rPr>
        <w:t>(4)</w:t>
      </w:r>
      <w:r>
        <w:rPr>
          <w:rFonts w:hint="eastAsia"/>
        </w:rPr>
        <w:t>真负类率</w:t>
      </w:r>
      <w:r>
        <w:rPr>
          <w:rFonts w:hint="eastAsia"/>
        </w:rPr>
        <w:t>(True Negative Rate , TNR)</w:t>
      </w:r>
      <w:r>
        <w:rPr>
          <w:rFonts w:hint="eastAsia"/>
        </w:rPr>
        <w:t>【特指度</w:t>
      </w:r>
      <w:r>
        <w:rPr>
          <w:rFonts w:hint="eastAsia"/>
        </w:rPr>
        <w:t>(specificity)</w:t>
      </w:r>
      <w:r>
        <w:rPr>
          <w:rFonts w:hint="eastAsia"/>
        </w:rPr>
        <w:t>】：</w:t>
      </w:r>
      <w:r>
        <w:rPr>
          <w:rFonts w:hint="eastAsia"/>
        </w:rPr>
        <w:t xml:space="preserve">TNR = TN /(TN + FP) </w:t>
      </w:r>
      <w:r>
        <w:rPr>
          <w:rFonts w:hint="eastAsia"/>
        </w:rPr>
        <w:t>，即负样本预测结果数</w:t>
      </w:r>
      <w:r>
        <w:rPr>
          <w:rFonts w:hint="eastAsia"/>
        </w:rPr>
        <w:t>/</w:t>
      </w:r>
      <w:r>
        <w:rPr>
          <w:rFonts w:hint="eastAsia"/>
        </w:rPr>
        <w:t>负样本实际数</w:t>
      </w:r>
    </w:p>
    <w:p w:rsidR="00A80B48" w:rsidRDefault="00A80B48" w:rsidP="00A80B48">
      <w:r>
        <w:t xml:space="preserve">Recall </w:t>
      </w:r>
      <w:r>
        <w:rPr>
          <w:noProof/>
        </w:rPr>
        <w:drawing>
          <wp:inline distT="0" distB="0" distL="0" distR="0" wp14:anchorId="4A2DCC2C" wp14:editId="59FE9D2F">
            <wp:extent cx="2714286" cy="514286"/>
            <wp:effectExtent l="0" t="0" r="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714286" cy="514286"/>
                    </a:xfrm>
                    <a:prstGeom prst="rect">
                      <a:avLst/>
                    </a:prstGeom>
                  </pic:spPr>
                </pic:pic>
              </a:graphicData>
            </a:graphic>
          </wp:inline>
        </w:drawing>
      </w:r>
      <w:r>
        <w:rPr>
          <w:rFonts w:hint="eastAsia"/>
        </w:rPr>
        <w:t xml:space="preserve"> </w:t>
      </w:r>
      <w:r>
        <w:rPr>
          <w:rFonts w:hint="eastAsia"/>
        </w:rPr>
        <w:t>表明分类器对正类的区分能力</w:t>
      </w:r>
    </w:p>
    <w:p w:rsidR="00A80B48" w:rsidRDefault="00A80B48" w:rsidP="00A80B48">
      <w:r>
        <w:t xml:space="preserve">Precision </w:t>
      </w:r>
      <w:r>
        <w:rPr>
          <w:noProof/>
        </w:rPr>
        <w:drawing>
          <wp:inline distT="0" distB="0" distL="0" distR="0" wp14:anchorId="17E0EED1" wp14:editId="2B367A21">
            <wp:extent cx="2352381" cy="69523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52381" cy="695238"/>
                    </a:xfrm>
                    <a:prstGeom prst="rect">
                      <a:avLst/>
                    </a:prstGeom>
                  </pic:spPr>
                </pic:pic>
              </a:graphicData>
            </a:graphic>
          </wp:inline>
        </w:drawing>
      </w:r>
      <w:r>
        <w:t xml:space="preserve"> </w:t>
      </w:r>
      <w:r>
        <w:t>表明模型对负类样本的区分能力</w:t>
      </w:r>
    </w:p>
    <w:p w:rsidR="00A80B48" w:rsidRDefault="00A80B48" w:rsidP="00A80B48">
      <w:r>
        <w:rPr>
          <w:rFonts w:hint="eastAsia"/>
        </w:rPr>
        <w:t>F1</w:t>
      </w:r>
      <w:r>
        <w:rPr>
          <w:rFonts w:hint="eastAsia"/>
        </w:rPr>
        <w:t>值则表明了两类的分类能力，且相对比较均衡</w:t>
      </w:r>
    </w:p>
    <w:p w:rsidR="00A80B48" w:rsidRDefault="00A80B48" w:rsidP="00A80B48">
      <w:r>
        <w:rPr>
          <w:rFonts w:hint="eastAsia"/>
        </w:rPr>
        <w:t>ROC</w:t>
      </w:r>
      <w:r>
        <w:t xml:space="preserve"> </w:t>
      </w:r>
      <w:r>
        <w:t>曲线</w:t>
      </w:r>
    </w:p>
    <w:p w:rsidR="00A80B48" w:rsidRPr="005B580C" w:rsidRDefault="00A80B48" w:rsidP="00A80B48">
      <w:r>
        <w:rPr>
          <w:rFonts w:ascii="Arial" w:hAnsi="Arial" w:cs="Arial"/>
          <w:color w:val="333333"/>
          <w:szCs w:val="21"/>
          <w:shd w:val="clear" w:color="auto" w:fill="FFFFFF"/>
        </w:rPr>
        <w:t>当测试集中的正负样本的分布变化的时候，</w:t>
      </w:r>
      <w:r>
        <w:rPr>
          <w:rFonts w:ascii="Arial" w:hAnsi="Arial" w:cs="Arial"/>
          <w:color w:val="333333"/>
          <w:szCs w:val="21"/>
          <w:shd w:val="clear" w:color="auto" w:fill="FFFFFF"/>
        </w:rPr>
        <w:t>ROC</w:t>
      </w:r>
      <w:r>
        <w:rPr>
          <w:rFonts w:ascii="Arial" w:hAnsi="Arial" w:cs="Arial"/>
          <w:color w:val="333333"/>
          <w:szCs w:val="21"/>
          <w:shd w:val="clear" w:color="auto" w:fill="FFFFFF"/>
        </w:rPr>
        <w:t>曲线能够保持不变。</w:t>
      </w:r>
    </w:p>
    <w:p w:rsidR="00A80B48" w:rsidRDefault="00A80B48" w:rsidP="00A80B48">
      <w:pPr>
        <w:pStyle w:val="a5"/>
        <w:numPr>
          <w:ilvl w:val="0"/>
          <w:numId w:val="3"/>
        </w:numPr>
        <w:ind w:firstLineChars="0"/>
      </w:pPr>
    </w:p>
    <w:p w:rsidR="00A80B48" w:rsidRDefault="00A80B48" w:rsidP="00A80B48">
      <w:r>
        <w:rPr>
          <w:rFonts w:hint="eastAsia"/>
        </w:rPr>
        <w:t>四、</w:t>
      </w:r>
      <w:r>
        <w:rPr>
          <w:rFonts w:hint="eastAsia"/>
        </w:rPr>
        <w:t xml:space="preserve"> </w:t>
      </w:r>
      <w:r>
        <w:rPr>
          <w:rFonts w:hint="eastAsia"/>
        </w:rPr>
        <w:t>总体研究方案</w:t>
      </w:r>
    </w:p>
    <w:p w:rsidR="00A80B48" w:rsidRDefault="00A80B48" w:rsidP="00A80B48">
      <w:r>
        <w:rPr>
          <w:rFonts w:hint="eastAsia"/>
        </w:rPr>
        <w:t xml:space="preserve">1. </w:t>
      </w:r>
      <w:r>
        <w:rPr>
          <w:rFonts w:hint="eastAsia"/>
        </w:rPr>
        <w:t>学术思路</w:t>
      </w:r>
    </w:p>
    <w:p w:rsidR="00A80B48" w:rsidRDefault="00A80B48" w:rsidP="00A80B48">
      <w:r>
        <w:rPr>
          <w:rFonts w:hint="eastAsia"/>
        </w:rPr>
        <w:t xml:space="preserve">2. </w:t>
      </w:r>
      <w:r>
        <w:rPr>
          <w:rFonts w:hint="eastAsia"/>
        </w:rPr>
        <w:t>技术途径</w:t>
      </w:r>
    </w:p>
    <w:p w:rsidR="00A80B48" w:rsidRDefault="00A80B48" w:rsidP="00A80B48">
      <w:r>
        <w:rPr>
          <w:rFonts w:hint="eastAsia"/>
        </w:rPr>
        <w:t xml:space="preserve">3. </w:t>
      </w:r>
      <w:r>
        <w:rPr>
          <w:rFonts w:hint="eastAsia"/>
        </w:rPr>
        <w:t>可行性分析</w:t>
      </w:r>
    </w:p>
    <w:p w:rsidR="00A80B48" w:rsidRDefault="00A80B48" w:rsidP="00A80B48">
      <w:r>
        <w:rPr>
          <w:rFonts w:hint="eastAsia"/>
        </w:rPr>
        <w:t>1</w:t>
      </w:r>
      <w:r>
        <w:rPr>
          <w:rFonts w:hint="eastAsia"/>
        </w:rPr>
        <w:t>）学术思想可行性</w:t>
      </w:r>
    </w:p>
    <w:p w:rsidR="00A80B48" w:rsidRDefault="00A80B48" w:rsidP="00A80B48">
      <w:r>
        <w:rPr>
          <w:rFonts w:hint="eastAsia"/>
        </w:rPr>
        <w:t>a</w:t>
      </w:r>
      <w:r>
        <w:rPr>
          <w:rFonts w:hint="eastAsia"/>
        </w:rPr>
        <w:t>、问题提出的可行性：</w:t>
      </w:r>
    </w:p>
    <w:p w:rsidR="00A80B48" w:rsidRDefault="00A80B48" w:rsidP="00A80B48">
      <w:r>
        <w:rPr>
          <w:rFonts w:hint="eastAsia"/>
        </w:rPr>
        <w:t>b</w:t>
      </w:r>
      <w:r>
        <w:rPr>
          <w:rFonts w:hint="eastAsia"/>
        </w:rPr>
        <w:t>、解决问题方案的可行性：</w:t>
      </w:r>
    </w:p>
    <w:p w:rsidR="002151FF" w:rsidRDefault="002151FF" w:rsidP="00112908"/>
    <w:p w:rsidR="00A32C8A" w:rsidRDefault="00A32C8A" w:rsidP="00315A8C">
      <w:pPr>
        <w:pStyle w:val="2"/>
      </w:pPr>
      <w:r>
        <w:rPr>
          <w:rFonts w:hint="eastAsia"/>
        </w:rPr>
        <w:t>技术研究类项目申请</w:t>
      </w:r>
    </w:p>
    <w:p w:rsidR="00A32C8A" w:rsidRDefault="00A32C8A" w:rsidP="00A32C8A">
      <w:pPr>
        <w:pStyle w:val="a5"/>
        <w:numPr>
          <w:ilvl w:val="0"/>
          <w:numId w:val="4"/>
        </w:numPr>
        <w:ind w:firstLineChars="0"/>
      </w:pPr>
      <w:r>
        <w:rPr>
          <w:rFonts w:hint="eastAsia"/>
        </w:rPr>
        <w:t>立项依据</w:t>
      </w:r>
    </w:p>
    <w:p w:rsidR="00A32C8A" w:rsidRDefault="00A32C8A" w:rsidP="00A32C8A">
      <w:r>
        <w:t>目的和意义</w:t>
      </w:r>
      <w:r>
        <w:rPr>
          <w:rFonts w:hint="eastAsia"/>
        </w:rPr>
        <w:t>（类似文献中的背景）</w:t>
      </w:r>
    </w:p>
    <w:p w:rsidR="00A32C8A" w:rsidRPr="00A32C8A" w:rsidRDefault="00A32C8A" w:rsidP="00A32C8A">
      <w:r>
        <w:t>阐述目前存在的问题</w:t>
      </w:r>
      <w:r>
        <w:rPr>
          <w:rFonts w:hint="eastAsia"/>
        </w:rPr>
        <w:t>，</w:t>
      </w:r>
      <w:r>
        <w:t>以及其他学者解决了部分问题</w:t>
      </w:r>
      <w:r>
        <w:rPr>
          <w:rFonts w:hint="eastAsia"/>
        </w:rPr>
        <w:t>，但还存在着别的问题等，对问题</w:t>
      </w:r>
      <w:r w:rsidR="009162B9">
        <w:rPr>
          <w:rFonts w:hint="eastAsia"/>
        </w:rPr>
        <w:t>进行总结，并对其意义进行肯定</w:t>
      </w:r>
    </w:p>
    <w:p w:rsidR="00A32C8A" w:rsidRDefault="006F726A" w:rsidP="00A32C8A">
      <w:pPr>
        <w:pStyle w:val="a5"/>
        <w:numPr>
          <w:ilvl w:val="0"/>
          <w:numId w:val="4"/>
        </w:numPr>
        <w:ind w:firstLineChars="0"/>
      </w:pPr>
      <w:r>
        <w:rPr>
          <w:rFonts w:hint="eastAsia"/>
        </w:rPr>
        <w:t>国内外研究现状（针对题目所提到的方法进行阐述，即解决问题的方法）</w:t>
      </w:r>
    </w:p>
    <w:p w:rsidR="006F726A" w:rsidRDefault="006F726A" w:rsidP="006F726A">
      <w:r>
        <w:t>比如如果我要写基于深度学习的不平衡样本分类</w:t>
      </w:r>
      <w:r>
        <w:rPr>
          <w:rFonts w:hint="eastAsia"/>
        </w:rPr>
        <w:t>，</w:t>
      </w:r>
      <w:r>
        <w:t>则应该针对不平衡样本分类方法进行总结和阐述</w:t>
      </w:r>
      <w:r>
        <w:rPr>
          <w:rFonts w:hint="eastAsia"/>
        </w:rPr>
        <w:t>，</w:t>
      </w:r>
      <w:r>
        <w:t>并标明深度学习用于该问题的解决方案</w:t>
      </w:r>
      <w:r>
        <w:rPr>
          <w:rFonts w:hint="eastAsia"/>
        </w:rPr>
        <w:t>。</w:t>
      </w:r>
    </w:p>
    <w:p w:rsidR="002B6129" w:rsidRDefault="002B6129" w:rsidP="006F726A">
      <w:r>
        <w:t>不平衡分类大问题</w:t>
      </w:r>
      <w:r>
        <w:rPr>
          <w:rFonts w:hint="eastAsia"/>
        </w:rPr>
        <w:t>：</w:t>
      </w:r>
      <w:r>
        <w:t>分成集成</w:t>
      </w:r>
      <w:r>
        <w:rPr>
          <w:rFonts w:hint="eastAsia"/>
        </w:rPr>
        <w:t>、代价敏感、深度学习等</w:t>
      </w:r>
    </w:p>
    <w:p w:rsidR="002B6129" w:rsidRDefault="002B6129" w:rsidP="006F726A">
      <w:r>
        <w:t>总结</w:t>
      </w:r>
    </w:p>
    <w:p w:rsidR="006F726A" w:rsidRDefault="002B6129" w:rsidP="00A32C8A">
      <w:pPr>
        <w:pStyle w:val="a5"/>
        <w:numPr>
          <w:ilvl w:val="0"/>
          <w:numId w:val="4"/>
        </w:numPr>
        <w:ind w:firstLineChars="0"/>
      </w:pPr>
      <w:r>
        <w:t>核心问题和研究设想</w:t>
      </w:r>
    </w:p>
    <w:p w:rsidR="002B6129" w:rsidRDefault="002B6129" w:rsidP="002B6129">
      <w:r>
        <w:t>目前的方法中存在的问题等</w:t>
      </w:r>
      <w:r>
        <w:rPr>
          <w:rFonts w:hint="eastAsia"/>
        </w:rPr>
        <w:t>（没有较好的普适性、生成算法仅仅是数据层面进行简单的加权计算</w:t>
      </w:r>
      <w:r>
        <w:rPr>
          <w:rFonts w:hint="eastAsia"/>
        </w:rPr>
        <w:t>SMOTE</w:t>
      </w:r>
      <w:r>
        <w:rPr>
          <w:rFonts w:hint="eastAsia"/>
        </w:rPr>
        <w:t>等）</w:t>
      </w:r>
    </w:p>
    <w:p w:rsidR="002B6129" w:rsidRDefault="002B6129" w:rsidP="002B6129">
      <w:r>
        <w:t>利用生成样本提高分类性能包含两个方面</w:t>
      </w:r>
      <w:r>
        <w:rPr>
          <w:rFonts w:hint="eastAsia"/>
        </w:rPr>
        <w:t>：</w:t>
      </w:r>
      <w:r>
        <w:t>生成样本和提高性能</w:t>
      </w:r>
    </w:p>
    <w:p w:rsidR="002B6129" w:rsidRDefault="002B163F" w:rsidP="00A32C8A">
      <w:pPr>
        <w:pStyle w:val="a5"/>
        <w:numPr>
          <w:ilvl w:val="0"/>
          <w:numId w:val="4"/>
        </w:numPr>
        <w:ind w:firstLineChars="0"/>
      </w:pPr>
      <w:r>
        <w:t>学术思路和技术途径</w:t>
      </w:r>
    </w:p>
    <w:p w:rsidR="002B163F" w:rsidRDefault="002B163F" w:rsidP="002B163F">
      <w:r>
        <w:t>其中学术思路比较宽泛</w:t>
      </w:r>
      <w:r>
        <w:rPr>
          <w:rFonts w:hint="eastAsia"/>
        </w:rPr>
        <w:t>，</w:t>
      </w:r>
      <w:r>
        <w:t>而技术途径则需要细节的实现</w:t>
      </w:r>
      <w:r>
        <w:rPr>
          <w:rFonts w:hint="eastAsia"/>
        </w:rPr>
        <w:t>，</w:t>
      </w:r>
      <w:r>
        <w:t>比如基本框架及实现细节等</w:t>
      </w:r>
      <w:r>
        <w:rPr>
          <w:rFonts w:hint="eastAsia"/>
        </w:rPr>
        <w:t>，</w:t>
      </w:r>
      <w:r>
        <w:t>比如</w:t>
      </w:r>
      <w:r>
        <w:t>GAN</w:t>
      </w:r>
      <w:r>
        <w:t>和</w:t>
      </w:r>
      <w:r>
        <w:t>vae</w:t>
      </w:r>
      <w:r>
        <w:t>等</w:t>
      </w:r>
    </w:p>
    <w:p w:rsidR="00481304" w:rsidRDefault="00315A8C" w:rsidP="002B163F">
      <w:r w:rsidRPr="00315A8C">
        <w:rPr>
          <w:noProof/>
        </w:rPr>
        <w:drawing>
          <wp:inline distT="0" distB="0" distL="0" distR="0">
            <wp:extent cx="5274310" cy="1748826"/>
            <wp:effectExtent l="0" t="0" r="0" b="0"/>
            <wp:docPr id="11" name="图片 11" descr="C:\Users\zhouying\Downloads\基于生成模型的分类框架.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ouying\Downloads\基于生成模型的分类框架.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4310" cy="1748826"/>
                    </a:xfrm>
                    <a:prstGeom prst="rect">
                      <a:avLst/>
                    </a:prstGeom>
                    <a:noFill/>
                    <a:ln>
                      <a:noFill/>
                    </a:ln>
                  </pic:spPr>
                </pic:pic>
              </a:graphicData>
            </a:graphic>
          </wp:inline>
        </w:drawing>
      </w:r>
    </w:p>
    <w:p w:rsidR="006F726A" w:rsidRDefault="00792E31" w:rsidP="00792E31">
      <w:pPr>
        <w:pStyle w:val="1"/>
      </w:pPr>
      <w:r>
        <w:rPr>
          <w:rFonts w:hint="eastAsia"/>
        </w:rPr>
        <w:lastRenderedPageBreak/>
        <w:t>2.TensorFlow</w:t>
      </w:r>
      <w:r>
        <w:rPr>
          <w:rFonts w:hint="eastAsia"/>
        </w:rPr>
        <w:t>技术</w:t>
      </w:r>
    </w:p>
    <w:p w:rsidR="00792E31" w:rsidRDefault="0059700A" w:rsidP="0059700A">
      <w:pPr>
        <w:pStyle w:val="2"/>
      </w:pPr>
      <w:r>
        <w:t xml:space="preserve">1. </w:t>
      </w:r>
      <w:r>
        <w:t>关于命名空间的问题</w:t>
      </w:r>
    </w:p>
    <w:p w:rsidR="0059700A" w:rsidRDefault="00345235" w:rsidP="0059700A">
      <w:hyperlink r:id="rId44" w:history="1">
        <w:r w:rsidR="0059700A" w:rsidRPr="0059700A">
          <w:rPr>
            <w:rStyle w:val="a8"/>
            <w:rFonts w:hint="eastAsia"/>
          </w:rPr>
          <w:t>关于</w:t>
        </w:r>
        <w:r w:rsidR="0059700A" w:rsidRPr="0059700A">
          <w:rPr>
            <w:rStyle w:val="a8"/>
            <w:rFonts w:hint="eastAsia"/>
          </w:rPr>
          <w:t>TensorFlow</w:t>
        </w:r>
        <w:r w:rsidR="0059700A" w:rsidRPr="0059700A">
          <w:rPr>
            <w:rStyle w:val="a8"/>
            <w:rFonts w:hint="eastAsia"/>
          </w:rPr>
          <w:t>的的命名空间的问题</w:t>
        </w:r>
      </w:hyperlink>
    </w:p>
    <w:p w:rsidR="0059700A" w:rsidRDefault="0059488E" w:rsidP="0059700A">
      <w:r>
        <w:rPr>
          <w:rFonts w:hint="eastAsia"/>
        </w:rPr>
        <w:t>在</w:t>
      </w:r>
      <w:r>
        <w:rPr>
          <w:rFonts w:hint="eastAsia"/>
        </w:rPr>
        <w:t>TensorFlow</w:t>
      </w:r>
      <w:r>
        <w:rPr>
          <w:rFonts w:hint="eastAsia"/>
        </w:rPr>
        <w:t>中，由于存在并行和共享数据的问题，因此采用了命名空间的结构，这样可以把变量限制在某个空间下，不同的空间可以用相同的变量名等</w:t>
      </w:r>
    </w:p>
    <w:p w:rsidR="0059488E" w:rsidRDefault="0059488E" w:rsidP="0059700A">
      <w:r>
        <w:rPr>
          <w:noProof/>
        </w:rPr>
        <w:drawing>
          <wp:inline distT="0" distB="0" distL="0" distR="0" wp14:anchorId="1CC38D23" wp14:editId="41EB6B30">
            <wp:extent cx="4828571" cy="1704762"/>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28571" cy="1704762"/>
                    </a:xfrm>
                    <a:prstGeom prst="rect">
                      <a:avLst/>
                    </a:prstGeom>
                  </pic:spPr>
                </pic:pic>
              </a:graphicData>
            </a:graphic>
          </wp:inline>
        </w:drawing>
      </w:r>
    </w:p>
    <w:p w:rsidR="004B1EC5" w:rsidRDefault="004B1EC5" w:rsidP="0059700A">
      <w:r>
        <w:t>这个只是解释了如何在不同的层中采用相同的变量名称</w:t>
      </w:r>
      <w:r>
        <w:rPr>
          <w:rFonts w:hint="eastAsia"/>
        </w:rPr>
        <w:t>，</w:t>
      </w:r>
      <w:r w:rsidRPr="00C36B88">
        <w:rPr>
          <w:color w:val="FF0000"/>
        </w:rPr>
        <w:t>但是还不知道如何重复使用代码</w:t>
      </w:r>
      <w:r w:rsidR="00C36B88">
        <w:rPr>
          <w:rFonts w:hint="eastAsia"/>
          <w:color w:val="FF0000"/>
        </w:rPr>
        <w:t>，</w:t>
      </w:r>
      <w:r w:rsidR="00C36B88">
        <w:rPr>
          <w:color w:val="FF0000"/>
        </w:rPr>
        <w:t>还存在的问题是如何在</w:t>
      </w:r>
      <w:r w:rsidR="00C36B88">
        <w:rPr>
          <w:color w:val="FF0000"/>
        </w:rPr>
        <w:t>name_scope</w:t>
      </w:r>
      <w:r w:rsidR="00C36B88">
        <w:rPr>
          <w:color w:val="FF0000"/>
        </w:rPr>
        <w:t>外部使用该参数而不被</w:t>
      </w:r>
      <w:r w:rsidR="00540E43">
        <w:rPr>
          <w:color w:val="FF0000"/>
        </w:rPr>
        <w:t>误解</w:t>
      </w:r>
      <w:r>
        <w:rPr>
          <w:rFonts w:hint="eastAsia"/>
        </w:rPr>
        <w:t>。</w:t>
      </w:r>
    </w:p>
    <w:p w:rsidR="006F2B6A" w:rsidRDefault="006F2B6A" w:rsidP="0059700A">
      <w:r>
        <w:rPr>
          <w:rFonts w:hint="eastAsia"/>
        </w:rPr>
        <w:t>2.</w:t>
      </w:r>
      <w:r>
        <w:rPr>
          <w:rFonts w:hint="eastAsia"/>
        </w:rPr>
        <w:t>关于</w:t>
      </w:r>
      <w:r>
        <w:rPr>
          <w:rFonts w:hint="eastAsia"/>
        </w:rPr>
        <w:t>TensorFlow</w:t>
      </w:r>
      <w:r>
        <w:rPr>
          <w:rFonts w:hint="eastAsia"/>
        </w:rPr>
        <w:t>如何使用</w:t>
      </w:r>
    </w:p>
    <w:p w:rsidR="006F2B6A" w:rsidRDefault="006F2B6A" w:rsidP="0059700A">
      <w:r>
        <w:rPr>
          <w:rFonts w:hint="eastAsia"/>
        </w:rPr>
        <w:t>GitHub</w:t>
      </w:r>
      <w:r>
        <w:rPr>
          <w:rFonts w:hint="eastAsia"/>
        </w:rPr>
        <w:t>上的很多开源项目，代码较标准</w:t>
      </w:r>
    </w:p>
    <w:p w:rsidR="003A6515" w:rsidRDefault="00345235" w:rsidP="0059700A">
      <w:hyperlink r:id="rId46" w:history="1">
        <w:r w:rsidR="003A6515" w:rsidRPr="003A6515">
          <w:rPr>
            <w:rStyle w:val="a8"/>
          </w:rPr>
          <w:t>TensorFlow_examples</w:t>
        </w:r>
      </w:hyperlink>
    </w:p>
    <w:p w:rsidR="003A6515" w:rsidRDefault="00345235" w:rsidP="0059700A">
      <w:hyperlink r:id="rId47" w:history="1">
        <w:r w:rsidR="003A6515" w:rsidRPr="003A6515">
          <w:rPr>
            <w:rStyle w:val="a8"/>
            <w:rFonts w:hint="eastAsia"/>
          </w:rPr>
          <w:t>TensorFlow</w:t>
        </w:r>
        <w:r w:rsidR="003A6515" w:rsidRPr="003A6515">
          <w:rPr>
            <w:rStyle w:val="a8"/>
            <w:rFonts w:hint="eastAsia"/>
          </w:rPr>
          <w:t>核心使用技巧</w:t>
        </w:r>
      </w:hyperlink>
    </w:p>
    <w:p w:rsidR="00C74ABB" w:rsidRDefault="00345235" w:rsidP="0059700A">
      <w:hyperlink r:id="rId48" w:history="1">
        <w:r w:rsidR="00C74ABB" w:rsidRPr="00C74ABB">
          <w:rPr>
            <w:rStyle w:val="a8"/>
            <w:rFonts w:hint="eastAsia"/>
          </w:rPr>
          <w:t>TensorFlow</w:t>
        </w:r>
        <w:r w:rsidR="00C74ABB" w:rsidRPr="00C74ABB">
          <w:rPr>
            <w:rStyle w:val="a8"/>
            <w:rFonts w:hint="eastAsia"/>
          </w:rPr>
          <w:t>的变量共享和复用</w:t>
        </w:r>
      </w:hyperlink>
    </w:p>
    <w:p w:rsidR="00DB2094" w:rsidRDefault="00DB2094" w:rsidP="0059700A">
      <w:r>
        <w:t>tf.name_scope</w:t>
      </w:r>
      <w:r>
        <w:rPr>
          <w:rFonts w:hint="eastAsia"/>
        </w:rPr>
        <w:t>：</w:t>
      </w:r>
    </w:p>
    <w:p w:rsidR="00DB2094" w:rsidRDefault="00DB2094" w:rsidP="0059700A">
      <w:r>
        <w:rPr>
          <w:rFonts w:hint="eastAsia"/>
        </w:rPr>
        <w:t>tf.</w:t>
      </w:r>
      <w:r>
        <w:t xml:space="preserve">variable_scope: </w:t>
      </w:r>
      <w:r w:rsidR="00EE379B">
        <w:t>通常和</w:t>
      </w:r>
      <w:r w:rsidR="00EE379B">
        <w:t>tf.</w:t>
      </w:r>
      <w:r w:rsidR="00594F81">
        <w:t>get_</w:t>
      </w:r>
      <w:r w:rsidR="00EE379B">
        <w:t xml:space="preserve">variable </w:t>
      </w:r>
      <w:r w:rsidR="00EE379B">
        <w:t>一起使用</w:t>
      </w:r>
    </w:p>
    <w:p w:rsidR="00B34FD1" w:rsidRPr="00B34FD1" w:rsidRDefault="00B34FD1" w:rsidP="0059700A">
      <w:r>
        <w:t xml:space="preserve">tf.variable: </w:t>
      </w:r>
      <w:r>
        <w:t>运用该函数会产生新变量</w:t>
      </w:r>
      <w:r w:rsidR="00EF5E2B">
        <w:rPr>
          <w:rFonts w:hint="eastAsia"/>
        </w:rPr>
        <w:t>，</w:t>
      </w:r>
      <w:r w:rsidR="00EF5E2B">
        <w:t>且不允许同一个名字定义两次</w:t>
      </w:r>
      <w:r w:rsidR="00EF5E2B">
        <w:rPr>
          <w:rFonts w:hint="eastAsia"/>
        </w:rPr>
        <w:t>，</w:t>
      </w:r>
      <w:r w:rsidR="00EF5E2B">
        <w:t>即程序不能运行两次</w:t>
      </w:r>
      <w:r w:rsidR="00EF5E2B">
        <w:rPr>
          <w:rFonts w:hint="eastAsia"/>
        </w:rPr>
        <w:t>。</w:t>
      </w:r>
    </w:p>
    <w:p w:rsidR="00B34FD1" w:rsidRDefault="00B34FD1" w:rsidP="0059700A">
      <w:r>
        <w:t xml:space="preserve">tf.get_variable: </w:t>
      </w:r>
      <w:r>
        <w:t>这个函数相当于从变量中读取数据</w:t>
      </w:r>
      <w:r w:rsidR="005C07F8">
        <w:rPr>
          <w:rFonts w:hint="eastAsia"/>
        </w:rPr>
        <w:t>，</w:t>
      </w:r>
      <w:r w:rsidR="005C07F8">
        <w:t>不会产生新数据</w:t>
      </w:r>
      <w:r w:rsidR="005C07F8">
        <w:rPr>
          <w:rFonts w:hint="eastAsia"/>
        </w:rPr>
        <w:t>，</w:t>
      </w:r>
      <w:r w:rsidR="005C07F8">
        <w:t>且能重复使用</w:t>
      </w:r>
      <w:r w:rsidR="00171293">
        <w:rPr>
          <w:rFonts w:hint="eastAsia"/>
        </w:rPr>
        <w:t>。</w:t>
      </w:r>
    </w:p>
    <w:p w:rsidR="004248FD" w:rsidRDefault="004248FD" w:rsidP="0059700A">
      <w:r w:rsidRPr="004248FD">
        <w:rPr>
          <w:rFonts w:hint="eastAsia"/>
        </w:rPr>
        <w:t>如果想要达到重复利用变量的效果</w:t>
      </w:r>
      <w:r w:rsidRPr="004248FD">
        <w:rPr>
          <w:rFonts w:hint="eastAsia"/>
        </w:rPr>
        <w:t xml:space="preserve">, </w:t>
      </w:r>
      <w:r w:rsidRPr="004248FD">
        <w:rPr>
          <w:rFonts w:hint="eastAsia"/>
        </w:rPr>
        <w:t>我们就要使用</w:t>
      </w:r>
      <w:r w:rsidRPr="004248FD">
        <w:rPr>
          <w:rFonts w:hint="eastAsia"/>
        </w:rPr>
        <w:t xml:space="preserve"> tf.variable_scope(), </w:t>
      </w:r>
      <w:r w:rsidRPr="004248FD">
        <w:rPr>
          <w:rFonts w:hint="eastAsia"/>
        </w:rPr>
        <w:t>并搭配</w:t>
      </w:r>
      <w:r w:rsidRPr="004248FD">
        <w:rPr>
          <w:rFonts w:hint="eastAsia"/>
        </w:rPr>
        <w:t xml:space="preserve"> tf.get_variable() </w:t>
      </w:r>
      <w:r w:rsidRPr="004248FD">
        <w:rPr>
          <w:rFonts w:hint="eastAsia"/>
        </w:rPr>
        <w:t>这种方式产生和提取变量</w:t>
      </w:r>
      <w:r w:rsidRPr="004248FD">
        <w:rPr>
          <w:rFonts w:hint="eastAsia"/>
        </w:rPr>
        <w:t xml:space="preserve">. </w:t>
      </w:r>
      <w:r w:rsidRPr="004248FD">
        <w:rPr>
          <w:rFonts w:hint="eastAsia"/>
        </w:rPr>
        <w:t>不像</w:t>
      </w:r>
      <w:r w:rsidRPr="004248FD">
        <w:rPr>
          <w:rFonts w:hint="eastAsia"/>
        </w:rPr>
        <w:t xml:space="preserve"> tf.Variable() </w:t>
      </w:r>
      <w:r w:rsidRPr="004248FD">
        <w:rPr>
          <w:rFonts w:hint="eastAsia"/>
        </w:rPr>
        <w:t>每次都会产生新的变量</w:t>
      </w:r>
      <w:r w:rsidRPr="004248FD">
        <w:rPr>
          <w:rFonts w:hint="eastAsia"/>
        </w:rPr>
        <w:t xml:space="preserve">, tf.get_variable() </w:t>
      </w:r>
      <w:r w:rsidRPr="004248FD">
        <w:rPr>
          <w:rFonts w:hint="eastAsia"/>
        </w:rPr>
        <w:t>如果遇到了同样名字的变量时</w:t>
      </w:r>
      <w:r w:rsidRPr="004248FD">
        <w:rPr>
          <w:rFonts w:hint="eastAsia"/>
        </w:rPr>
        <w:t xml:space="preserve">, </w:t>
      </w:r>
      <w:r w:rsidRPr="004248FD">
        <w:rPr>
          <w:rFonts w:hint="eastAsia"/>
        </w:rPr>
        <w:t>它会单纯的提取这个同样名字的变量</w:t>
      </w:r>
      <w:r w:rsidRPr="004248FD">
        <w:rPr>
          <w:rFonts w:hint="eastAsia"/>
        </w:rPr>
        <w:t>(</w:t>
      </w:r>
      <w:r w:rsidRPr="004248FD">
        <w:rPr>
          <w:rFonts w:hint="eastAsia"/>
        </w:rPr>
        <w:t>避免产生新变量</w:t>
      </w:r>
      <w:r w:rsidRPr="004248FD">
        <w:rPr>
          <w:rFonts w:hint="eastAsia"/>
        </w:rPr>
        <w:t xml:space="preserve">). </w:t>
      </w:r>
      <w:r w:rsidRPr="004248FD">
        <w:rPr>
          <w:rFonts w:hint="eastAsia"/>
        </w:rPr>
        <w:t>而在重复使用的时候</w:t>
      </w:r>
      <w:r w:rsidRPr="004248FD">
        <w:rPr>
          <w:rFonts w:hint="eastAsia"/>
        </w:rPr>
        <w:t xml:space="preserve">, </w:t>
      </w:r>
      <w:r w:rsidRPr="004248FD">
        <w:rPr>
          <w:rFonts w:hint="eastAsia"/>
        </w:rPr>
        <w:t>一定要在代码中强调</w:t>
      </w:r>
      <w:r w:rsidRPr="004248FD">
        <w:rPr>
          <w:rFonts w:hint="eastAsia"/>
        </w:rPr>
        <w:t xml:space="preserve"> scope.reuse_variables(), </w:t>
      </w:r>
      <w:r w:rsidRPr="004248FD">
        <w:rPr>
          <w:rFonts w:hint="eastAsia"/>
        </w:rPr>
        <w:t>否则系统将会报错</w:t>
      </w:r>
      <w:r w:rsidRPr="004248FD">
        <w:rPr>
          <w:rFonts w:hint="eastAsia"/>
        </w:rPr>
        <w:t xml:space="preserve">, </w:t>
      </w:r>
      <w:r w:rsidRPr="004248FD">
        <w:rPr>
          <w:rFonts w:hint="eastAsia"/>
        </w:rPr>
        <w:t>以为你只是单纯的不小心重复使用到了一个变量</w:t>
      </w:r>
      <w:r w:rsidRPr="004248FD">
        <w:rPr>
          <w:rFonts w:hint="eastAsia"/>
        </w:rPr>
        <w:t>.</w:t>
      </w:r>
    </w:p>
    <w:p w:rsidR="00C74ABB" w:rsidRDefault="00B764CC" w:rsidP="0059700A">
      <w:r>
        <w:rPr>
          <w:rFonts w:hint="eastAsia"/>
        </w:rPr>
        <w:t>GAN</w:t>
      </w:r>
      <w:r>
        <w:rPr>
          <w:rFonts w:hint="eastAsia"/>
        </w:rPr>
        <w:t>基本架构：训练</w:t>
      </w:r>
      <w:r>
        <w:rPr>
          <w:rFonts w:hint="eastAsia"/>
        </w:rPr>
        <w:t xml:space="preserve">D </w:t>
      </w:r>
      <w:r>
        <w:rPr>
          <w:rFonts w:hint="eastAsia"/>
        </w:rPr>
        <w:t>网络结构：单隐层</w:t>
      </w:r>
      <w:r>
        <w:rPr>
          <w:rFonts w:hint="eastAsia"/>
        </w:rPr>
        <w:t>mlp</w:t>
      </w:r>
      <w:r>
        <w:t xml:space="preserve"> loss </w:t>
      </w:r>
      <w:r w:rsidR="00282CD8">
        <w:rPr>
          <w:noProof/>
        </w:rPr>
        <w:drawing>
          <wp:inline distT="0" distB="0" distL="0" distR="0" wp14:anchorId="32F3A71D" wp14:editId="08360320">
            <wp:extent cx="5274310" cy="714375"/>
            <wp:effectExtent l="0" t="0" r="254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74310" cy="714375"/>
                    </a:xfrm>
                    <a:prstGeom prst="rect">
                      <a:avLst/>
                    </a:prstGeom>
                  </pic:spPr>
                </pic:pic>
              </a:graphicData>
            </a:graphic>
          </wp:inline>
        </w:drawing>
      </w:r>
    </w:p>
    <w:p w:rsidR="00B764CC" w:rsidRDefault="00B764CC" w:rsidP="0059700A">
      <w:r>
        <w:t>训练</w:t>
      </w:r>
      <w:r>
        <w:t xml:space="preserve">G </w:t>
      </w:r>
      <w:r>
        <w:t>网络结构</w:t>
      </w:r>
      <w:r>
        <w:rPr>
          <w:rFonts w:hint="eastAsia"/>
        </w:rPr>
        <w:t>：</w:t>
      </w:r>
      <w:r>
        <w:t>单隐层</w:t>
      </w:r>
      <w:r>
        <w:t xml:space="preserve">mlp </w:t>
      </w:r>
      <w:r w:rsidR="00282CD8">
        <w:t xml:space="preserve">loss </w:t>
      </w:r>
    </w:p>
    <w:p w:rsidR="001809A5" w:rsidRDefault="001809A5" w:rsidP="0059700A">
      <w:r>
        <w:t>使用</w:t>
      </w:r>
      <w:r>
        <w:t>gradient</w:t>
      </w:r>
      <w:r>
        <w:t>计算来对比数值梯度和</w:t>
      </w:r>
      <w:r>
        <w:rPr>
          <w:rFonts w:hint="eastAsia"/>
        </w:rPr>
        <w:t>解析</w:t>
      </w:r>
      <w:r>
        <w:t>法梯度</w:t>
      </w:r>
      <w:r>
        <w:rPr>
          <w:rFonts w:hint="eastAsia"/>
        </w:rPr>
        <w:t>（采用偏导求梯度）</w:t>
      </w:r>
    </w:p>
    <w:p w:rsidR="00C36B88" w:rsidRDefault="00C36B88" w:rsidP="0059700A">
      <w:r>
        <w:t>t</w:t>
      </w:r>
      <w:r>
        <w:rPr>
          <w:rFonts w:hint="eastAsia"/>
        </w:rPr>
        <w:t>f.</w:t>
      </w:r>
      <w:r>
        <w:t xml:space="preserve">gradient </w:t>
      </w:r>
      <w:r>
        <w:t>与</w:t>
      </w:r>
      <w:r>
        <w:rPr>
          <w:rFonts w:hint="eastAsia"/>
        </w:rPr>
        <w:t xml:space="preserve">optimizer.compute_gradient </w:t>
      </w:r>
      <w:r>
        <w:rPr>
          <w:rFonts w:hint="eastAsia"/>
        </w:rPr>
        <w:t>是一致的，只是后者做过梯度裁剪，</w:t>
      </w:r>
    </w:p>
    <w:p w:rsidR="00C36B88" w:rsidRDefault="00C36B88" w:rsidP="0059700A">
      <w:r>
        <w:rPr>
          <w:noProof/>
        </w:rPr>
        <w:lastRenderedPageBreak/>
        <w:drawing>
          <wp:inline distT="0" distB="0" distL="0" distR="0" wp14:anchorId="6F36D1AC" wp14:editId="5A39743E">
            <wp:extent cx="5274310" cy="395224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274310" cy="3952240"/>
                    </a:xfrm>
                    <a:prstGeom prst="rect">
                      <a:avLst/>
                    </a:prstGeom>
                  </pic:spPr>
                </pic:pic>
              </a:graphicData>
            </a:graphic>
          </wp:inline>
        </w:drawing>
      </w:r>
      <w:r w:rsidR="004C4F64">
        <w:rPr>
          <w:noProof/>
        </w:rPr>
        <w:drawing>
          <wp:inline distT="0" distB="0" distL="0" distR="0" wp14:anchorId="65528C5C" wp14:editId="4940FE2D">
            <wp:extent cx="5274310" cy="2531745"/>
            <wp:effectExtent l="0" t="0" r="2540"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274310" cy="2531745"/>
                    </a:xfrm>
                    <a:prstGeom prst="rect">
                      <a:avLst/>
                    </a:prstGeom>
                  </pic:spPr>
                </pic:pic>
              </a:graphicData>
            </a:graphic>
          </wp:inline>
        </w:drawing>
      </w:r>
    </w:p>
    <w:p w:rsidR="004C4F64" w:rsidRDefault="00345235" w:rsidP="0059700A">
      <w:hyperlink r:id="rId52" w:history="1">
        <w:r w:rsidR="004C4F64" w:rsidRPr="002560AD">
          <w:rPr>
            <w:rStyle w:val="a8"/>
          </w:rPr>
          <w:t>http://blog.sina.com.cn/s/blog_6e32babb0102y3su.html</w:t>
        </w:r>
      </w:hyperlink>
      <w:r w:rsidR="004C4F64">
        <w:t xml:space="preserve"> </w:t>
      </w:r>
      <w:r w:rsidR="004C4F64">
        <w:rPr>
          <w:rFonts w:hint="eastAsia"/>
        </w:rPr>
        <w:t>（以上图片来自该地址）</w:t>
      </w:r>
    </w:p>
    <w:p w:rsidR="00B175EE" w:rsidRDefault="00B175EE" w:rsidP="0059700A">
      <w:pPr>
        <w:rPr>
          <w:rFonts w:hint="eastAsia"/>
        </w:rPr>
      </w:pPr>
      <w:r>
        <w:rPr>
          <w:noProof/>
        </w:rPr>
        <w:lastRenderedPageBreak/>
        <w:drawing>
          <wp:inline distT="0" distB="0" distL="0" distR="0">
            <wp:extent cx="5274310" cy="3781739"/>
            <wp:effectExtent l="0" t="0" r="2540" b="9525"/>
            <wp:docPr id="18" name="图片 18" descr="http://www.lining0806.com/wp-content/uploads/2015/02/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lining0806.com/wp-content/uploads/2015/02/13.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74310" cy="3781739"/>
                    </a:xfrm>
                    <a:prstGeom prst="rect">
                      <a:avLst/>
                    </a:prstGeom>
                    <a:noFill/>
                    <a:ln>
                      <a:noFill/>
                    </a:ln>
                  </pic:spPr>
                </pic:pic>
              </a:graphicData>
            </a:graphic>
          </wp:inline>
        </w:drawing>
      </w:r>
      <w:bookmarkStart w:id="3" w:name="_GoBack"/>
      <w:bookmarkEnd w:id="3"/>
    </w:p>
    <w:p w:rsidR="003F172E" w:rsidRDefault="00FB655C" w:rsidP="003F3FC0">
      <w:pPr>
        <w:pStyle w:val="1"/>
        <w:numPr>
          <w:ilvl w:val="0"/>
          <w:numId w:val="3"/>
        </w:numPr>
      </w:pPr>
      <w:r>
        <w:rPr>
          <w:rFonts w:hint="eastAsia"/>
        </w:rPr>
        <w:t>关于</w:t>
      </w:r>
      <w:r>
        <w:rPr>
          <w:rFonts w:hint="eastAsia"/>
        </w:rPr>
        <w:t>GitHub</w:t>
      </w:r>
    </w:p>
    <w:p w:rsidR="003F3FC0" w:rsidRDefault="003F3FC0" w:rsidP="003F3FC0">
      <w:r>
        <w:rPr>
          <w:noProof/>
        </w:rPr>
        <w:drawing>
          <wp:inline distT="0" distB="0" distL="0" distR="0" wp14:anchorId="35A25E55" wp14:editId="304FB5AF">
            <wp:extent cx="5274310" cy="3700145"/>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74310" cy="3700145"/>
                    </a:xfrm>
                    <a:prstGeom prst="rect">
                      <a:avLst/>
                    </a:prstGeom>
                  </pic:spPr>
                </pic:pic>
              </a:graphicData>
            </a:graphic>
          </wp:inline>
        </w:drawing>
      </w:r>
    </w:p>
    <w:p w:rsidR="00644E68" w:rsidRDefault="00644E68" w:rsidP="003F3FC0"/>
    <w:p w:rsidR="00644E68" w:rsidRDefault="00644E68" w:rsidP="003F3FC0">
      <w:r>
        <w:rPr>
          <w:noProof/>
        </w:rPr>
        <w:lastRenderedPageBreak/>
        <w:drawing>
          <wp:inline distT="0" distB="0" distL="0" distR="0" wp14:anchorId="41A27399" wp14:editId="7BEADAC4">
            <wp:extent cx="5274310" cy="3403600"/>
            <wp:effectExtent l="0" t="0" r="2540" b="635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74310" cy="3403600"/>
                    </a:xfrm>
                    <a:prstGeom prst="rect">
                      <a:avLst/>
                    </a:prstGeom>
                  </pic:spPr>
                </pic:pic>
              </a:graphicData>
            </a:graphic>
          </wp:inline>
        </w:drawing>
      </w:r>
    </w:p>
    <w:p w:rsidR="00644E68" w:rsidRPr="003F3FC0" w:rsidRDefault="00644E68" w:rsidP="003F3FC0">
      <w:r w:rsidRPr="00644E68">
        <w:t>git@github.com:zhouying3/on_the_way.git</w:t>
      </w:r>
    </w:p>
    <w:sectPr w:rsidR="00644E68" w:rsidRPr="003F3FC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5235" w:rsidRDefault="00345235" w:rsidP="00EA45DE">
      <w:r>
        <w:separator/>
      </w:r>
    </w:p>
  </w:endnote>
  <w:endnote w:type="continuationSeparator" w:id="0">
    <w:p w:rsidR="00345235" w:rsidRDefault="00345235" w:rsidP="00EA45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5235" w:rsidRDefault="00345235" w:rsidP="00EA45DE">
      <w:r>
        <w:separator/>
      </w:r>
    </w:p>
  </w:footnote>
  <w:footnote w:type="continuationSeparator" w:id="0">
    <w:p w:rsidR="00345235" w:rsidRDefault="00345235" w:rsidP="00EA45D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CA6EBF"/>
    <w:multiLevelType w:val="hybridMultilevel"/>
    <w:tmpl w:val="69D80F84"/>
    <w:lvl w:ilvl="0" w:tplc="2C76031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35D5CF4"/>
    <w:multiLevelType w:val="hybridMultilevel"/>
    <w:tmpl w:val="9AD679E8"/>
    <w:lvl w:ilvl="0" w:tplc="003E82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2C75FC9"/>
    <w:multiLevelType w:val="hybridMultilevel"/>
    <w:tmpl w:val="1FAAFCC4"/>
    <w:lvl w:ilvl="0" w:tplc="D71AA6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A2B7B03"/>
    <w:multiLevelType w:val="hybridMultilevel"/>
    <w:tmpl w:val="FA24ECA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CA90912"/>
    <w:multiLevelType w:val="hybridMultilevel"/>
    <w:tmpl w:val="1D26A3D0"/>
    <w:lvl w:ilvl="0" w:tplc="131EA5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0"/>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50C4"/>
    <w:rsid w:val="000015DD"/>
    <w:rsid w:val="00014E67"/>
    <w:rsid w:val="000158B5"/>
    <w:rsid w:val="00034803"/>
    <w:rsid w:val="000379A3"/>
    <w:rsid w:val="00066B16"/>
    <w:rsid w:val="0008788F"/>
    <w:rsid w:val="000C21F4"/>
    <w:rsid w:val="000E4D81"/>
    <w:rsid w:val="000F1DFD"/>
    <w:rsid w:val="00104617"/>
    <w:rsid w:val="0011142A"/>
    <w:rsid w:val="00112908"/>
    <w:rsid w:val="00152911"/>
    <w:rsid w:val="00171293"/>
    <w:rsid w:val="001809A5"/>
    <w:rsid w:val="00182A3B"/>
    <w:rsid w:val="00185016"/>
    <w:rsid w:val="00194AB3"/>
    <w:rsid w:val="00197873"/>
    <w:rsid w:val="001D0357"/>
    <w:rsid w:val="001F6406"/>
    <w:rsid w:val="0020403D"/>
    <w:rsid w:val="00204733"/>
    <w:rsid w:val="002129B2"/>
    <w:rsid w:val="002151FF"/>
    <w:rsid w:val="002171C4"/>
    <w:rsid w:val="002246ED"/>
    <w:rsid w:val="0024263B"/>
    <w:rsid w:val="00247B80"/>
    <w:rsid w:val="00251199"/>
    <w:rsid w:val="00252907"/>
    <w:rsid w:val="00263786"/>
    <w:rsid w:val="00282CD8"/>
    <w:rsid w:val="00297C30"/>
    <w:rsid w:val="002A4CE5"/>
    <w:rsid w:val="002A6B1B"/>
    <w:rsid w:val="002B163F"/>
    <w:rsid w:val="002B1790"/>
    <w:rsid w:val="002B5C0E"/>
    <w:rsid w:val="002B6129"/>
    <w:rsid w:val="002C11F5"/>
    <w:rsid w:val="002C4285"/>
    <w:rsid w:val="002E56FF"/>
    <w:rsid w:val="003056B7"/>
    <w:rsid w:val="00315A8C"/>
    <w:rsid w:val="00337C17"/>
    <w:rsid w:val="00345235"/>
    <w:rsid w:val="00346532"/>
    <w:rsid w:val="003A2D73"/>
    <w:rsid w:val="003A6515"/>
    <w:rsid w:val="003B2C44"/>
    <w:rsid w:val="003E171F"/>
    <w:rsid w:val="003E5F75"/>
    <w:rsid w:val="003F172E"/>
    <w:rsid w:val="003F3FC0"/>
    <w:rsid w:val="00410ED0"/>
    <w:rsid w:val="004248FD"/>
    <w:rsid w:val="00450107"/>
    <w:rsid w:val="0045727C"/>
    <w:rsid w:val="0046378E"/>
    <w:rsid w:val="004670BC"/>
    <w:rsid w:val="00481304"/>
    <w:rsid w:val="004B1EC5"/>
    <w:rsid w:val="004B31C5"/>
    <w:rsid w:val="004C25FA"/>
    <w:rsid w:val="004C3F1B"/>
    <w:rsid w:val="004C400D"/>
    <w:rsid w:val="004C4F64"/>
    <w:rsid w:val="004C54D7"/>
    <w:rsid w:val="004C5800"/>
    <w:rsid w:val="004D0162"/>
    <w:rsid w:val="004F5D1E"/>
    <w:rsid w:val="00536F7D"/>
    <w:rsid w:val="00540E43"/>
    <w:rsid w:val="005445C8"/>
    <w:rsid w:val="00574F84"/>
    <w:rsid w:val="00587479"/>
    <w:rsid w:val="0059488E"/>
    <w:rsid w:val="00594F81"/>
    <w:rsid w:val="0059700A"/>
    <w:rsid w:val="005B188C"/>
    <w:rsid w:val="005B580C"/>
    <w:rsid w:val="005C07F8"/>
    <w:rsid w:val="005E6D5F"/>
    <w:rsid w:val="005E7B1B"/>
    <w:rsid w:val="00601202"/>
    <w:rsid w:val="006148A0"/>
    <w:rsid w:val="006246D4"/>
    <w:rsid w:val="00644E68"/>
    <w:rsid w:val="0065171E"/>
    <w:rsid w:val="0066180C"/>
    <w:rsid w:val="00666F25"/>
    <w:rsid w:val="00676CCE"/>
    <w:rsid w:val="006859D4"/>
    <w:rsid w:val="006967AE"/>
    <w:rsid w:val="006A1684"/>
    <w:rsid w:val="006B0EE9"/>
    <w:rsid w:val="006B2720"/>
    <w:rsid w:val="006E22AC"/>
    <w:rsid w:val="006F1DF5"/>
    <w:rsid w:val="006F2B6A"/>
    <w:rsid w:val="006F726A"/>
    <w:rsid w:val="0074186D"/>
    <w:rsid w:val="00751B4A"/>
    <w:rsid w:val="007560F3"/>
    <w:rsid w:val="00766C33"/>
    <w:rsid w:val="00792B26"/>
    <w:rsid w:val="00792E31"/>
    <w:rsid w:val="008000D3"/>
    <w:rsid w:val="00821E7E"/>
    <w:rsid w:val="008220C5"/>
    <w:rsid w:val="0082386F"/>
    <w:rsid w:val="00860C3C"/>
    <w:rsid w:val="008750C4"/>
    <w:rsid w:val="008A0CEE"/>
    <w:rsid w:val="008B47B8"/>
    <w:rsid w:val="008C6D15"/>
    <w:rsid w:val="008E7C19"/>
    <w:rsid w:val="00906CF9"/>
    <w:rsid w:val="00910A5E"/>
    <w:rsid w:val="00914B51"/>
    <w:rsid w:val="009162B9"/>
    <w:rsid w:val="00926AE0"/>
    <w:rsid w:val="0093737C"/>
    <w:rsid w:val="00937C50"/>
    <w:rsid w:val="009554A9"/>
    <w:rsid w:val="009A319C"/>
    <w:rsid w:val="009A3484"/>
    <w:rsid w:val="009B7FB0"/>
    <w:rsid w:val="009C5443"/>
    <w:rsid w:val="009D21DA"/>
    <w:rsid w:val="009F17E5"/>
    <w:rsid w:val="00A2716D"/>
    <w:rsid w:val="00A31169"/>
    <w:rsid w:val="00A32C8A"/>
    <w:rsid w:val="00A42B56"/>
    <w:rsid w:val="00A80B48"/>
    <w:rsid w:val="00A97BB9"/>
    <w:rsid w:val="00AA7BEC"/>
    <w:rsid w:val="00AC7575"/>
    <w:rsid w:val="00AC7960"/>
    <w:rsid w:val="00AD0A80"/>
    <w:rsid w:val="00AE73C9"/>
    <w:rsid w:val="00AE7494"/>
    <w:rsid w:val="00AF3AF8"/>
    <w:rsid w:val="00B07BF4"/>
    <w:rsid w:val="00B175EE"/>
    <w:rsid w:val="00B241ED"/>
    <w:rsid w:val="00B34FD1"/>
    <w:rsid w:val="00B47EC1"/>
    <w:rsid w:val="00B539F9"/>
    <w:rsid w:val="00B55FA9"/>
    <w:rsid w:val="00B7599B"/>
    <w:rsid w:val="00B76484"/>
    <w:rsid w:val="00B764CC"/>
    <w:rsid w:val="00B85A9F"/>
    <w:rsid w:val="00B917DE"/>
    <w:rsid w:val="00BA0156"/>
    <w:rsid w:val="00BE48E4"/>
    <w:rsid w:val="00C224FD"/>
    <w:rsid w:val="00C36B88"/>
    <w:rsid w:val="00C50BC2"/>
    <w:rsid w:val="00C51162"/>
    <w:rsid w:val="00C74ABB"/>
    <w:rsid w:val="00CB05FC"/>
    <w:rsid w:val="00CB4906"/>
    <w:rsid w:val="00CD08BD"/>
    <w:rsid w:val="00CE22CE"/>
    <w:rsid w:val="00D0218E"/>
    <w:rsid w:val="00D26F35"/>
    <w:rsid w:val="00D34171"/>
    <w:rsid w:val="00D750E4"/>
    <w:rsid w:val="00D84963"/>
    <w:rsid w:val="00D84A08"/>
    <w:rsid w:val="00DB2094"/>
    <w:rsid w:val="00DB342B"/>
    <w:rsid w:val="00DF7B21"/>
    <w:rsid w:val="00E22B12"/>
    <w:rsid w:val="00E241A4"/>
    <w:rsid w:val="00E2734B"/>
    <w:rsid w:val="00E568E9"/>
    <w:rsid w:val="00E62EC8"/>
    <w:rsid w:val="00E72BDB"/>
    <w:rsid w:val="00EA45DE"/>
    <w:rsid w:val="00EB7E14"/>
    <w:rsid w:val="00ED5C20"/>
    <w:rsid w:val="00EE26ED"/>
    <w:rsid w:val="00EE379B"/>
    <w:rsid w:val="00EF5E2B"/>
    <w:rsid w:val="00F03F55"/>
    <w:rsid w:val="00F15259"/>
    <w:rsid w:val="00F1573D"/>
    <w:rsid w:val="00F2199B"/>
    <w:rsid w:val="00F231AF"/>
    <w:rsid w:val="00F25910"/>
    <w:rsid w:val="00F337A6"/>
    <w:rsid w:val="00F36458"/>
    <w:rsid w:val="00F5499E"/>
    <w:rsid w:val="00F54D1F"/>
    <w:rsid w:val="00F62427"/>
    <w:rsid w:val="00F62AE6"/>
    <w:rsid w:val="00F81520"/>
    <w:rsid w:val="00FB655C"/>
    <w:rsid w:val="00FD6C9C"/>
    <w:rsid w:val="00FE7A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5D4A15C-AF88-4D5A-92D0-2E5BB9807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EA45DE"/>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0F1DF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346532"/>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A45D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A45DE"/>
    <w:rPr>
      <w:sz w:val="18"/>
      <w:szCs w:val="18"/>
    </w:rPr>
  </w:style>
  <w:style w:type="paragraph" w:styleId="a4">
    <w:name w:val="footer"/>
    <w:basedOn w:val="a"/>
    <w:link w:val="Char0"/>
    <w:uiPriority w:val="99"/>
    <w:unhideWhenUsed/>
    <w:rsid w:val="00EA45DE"/>
    <w:pPr>
      <w:tabs>
        <w:tab w:val="center" w:pos="4153"/>
        <w:tab w:val="right" w:pos="8306"/>
      </w:tabs>
      <w:snapToGrid w:val="0"/>
      <w:jc w:val="left"/>
    </w:pPr>
    <w:rPr>
      <w:sz w:val="18"/>
      <w:szCs w:val="18"/>
    </w:rPr>
  </w:style>
  <w:style w:type="character" w:customStyle="1" w:styleId="Char0">
    <w:name w:val="页脚 Char"/>
    <w:basedOn w:val="a0"/>
    <w:link w:val="a4"/>
    <w:uiPriority w:val="99"/>
    <w:rsid w:val="00EA45DE"/>
    <w:rPr>
      <w:sz w:val="18"/>
      <w:szCs w:val="18"/>
    </w:rPr>
  </w:style>
  <w:style w:type="character" w:customStyle="1" w:styleId="1Char">
    <w:name w:val="标题 1 Char"/>
    <w:basedOn w:val="a0"/>
    <w:link w:val="1"/>
    <w:uiPriority w:val="9"/>
    <w:rsid w:val="00EA45DE"/>
    <w:rPr>
      <w:b/>
      <w:bCs/>
      <w:kern w:val="44"/>
      <w:sz w:val="44"/>
      <w:szCs w:val="44"/>
    </w:rPr>
  </w:style>
  <w:style w:type="paragraph" w:styleId="a5">
    <w:name w:val="List Paragraph"/>
    <w:basedOn w:val="a"/>
    <w:uiPriority w:val="34"/>
    <w:qFormat/>
    <w:rsid w:val="003B2C44"/>
    <w:pPr>
      <w:ind w:firstLineChars="200" w:firstLine="420"/>
    </w:pPr>
  </w:style>
  <w:style w:type="paragraph" w:styleId="a6">
    <w:name w:val="Bibliography"/>
    <w:basedOn w:val="a"/>
    <w:next w:val="a"/>
    <w:uiPriority w:val="37"/>
    <w:unhideWhenUsed/>
    <w:rsid w:val="00F15259"/>
    <w:pPr>
      <w:tabs>
        <w:tab w:val="left" w:pos="384"/>
      </w:tabs>
      <w:ind w:left="384" w:hanging="384"/>
    </w:pPr>
  </w:style>
  <w:style w:type="character" w:customStyle="1" w:styleId="2Char">
    <w:name w:val="标题 2 Char"/>
    <w:basedOn w:val="a0"/>
    <w:link w:val="2"/>
    <w:uiPriority w:val="9"/>
    <w:rsid w:val="000F1DFD"/>
    <w:rPr>
      <w:rFonts w:asciiTheme="majorHAnsi" w:eastAsiaTheme="majorEastAsia" w:hAnsiTheme="majorHAnsi" w:cstheme="majorBidi"/>
      <w:b/>
      <w:bCs/>
      <w:sz w:val="32"/>
      <w:szCs w:val="32"/>
    </w:rPr>
  </w:style>
  <w:style w:type="character" w:styleId="a7">
    <w:name w:val="Strong"/>
    <w:basedOn w:val="a0"/>
    <w:uiPriority w:val="22"/>
    <w:qFormat/>
    <w:rsid w:val="00F2199B"/>
    <w:rPr>
      <w:b/>
      <w:bCs/>
    </w:rPr>
  </w:style>
  <w:style w:type="character" w:customStyle="1" w:styleId="apple-converted-space">
    <w:name w:val="apple-converted-space"/>
    <w:basedOn w:val="a0"/>
    <w:rsid w:val="00F2199B"/>
  </w:style>
  <w:style w:type="character" w:styleId="a8">
    <w:name w:val="Hyperlink"/>
    <w:basedOn w:val="a0"/>
    <w:uiPriority w:val="99"/>
    <w:unhideWhenUsed/>
    <w:rsid w:val="00F2199B"/>
    <w:rPr>
      <w:color w:val="0000FF"/>
      <w:u w:val="single"/>
    </w:rPr>
  </w:style>
  <w:style w:type="character" w:styleId="a9">
    <w:name w:val="FollowedHyperlink"/>
    <w:basedOn w:val="a0"/>
    <w:uiPriority w:val="99"/>
    <w:semiHidden/>
    <w:unhideWhenUsed/>
    <w:rsid w:val="00B47EC1"/>
    <w:rPr>
      <w:color w:val="954F72" w:themeColor="followedHyperlink"/>
      <w:u w:val="single"/>
    </w:rPr>
  </w:style>
  <w:style w:type="character" w:customStyle="1" w:styleId="3Char">
    <w:name w:val="标题 3 Char"/>
    <w:basedOn w:val="a0"/>
    <w:link w:val="3"/>
    <w:uiPriority w:val="9"/>
    <w:rsid w:val="00346532"/>
    <w:rPr>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1240172">
      <w:bodyDiv w:val="1"/>
      <w:marLeft w:val="0"/>
      <w:marRight w:val="0"/>
      <w:marTop w:val="0"/>
      <w:marBottom w:val="0"/>
      <w:divBdr>
        <w:top w:val="none" w:sz="0" w:space="0" w:color="auto"/>
        <w:left w:val="none" w:sz="0" w:space="0" w:color="auto"/>
        <w:bottom w:val="none" w:sz="0" w:space="0" w:color="auto"/>
        <w:right w:val="none" w:sz="0" w:space="0" w:color="auto"/>
      </w:divBdr>
    </w:div>
    <w:div w:id="1254239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leiphone.com/news/201704/fcG0rTSZWqgI31eY.html" TargetMode="External"/><Relationship Id="rId18" Type="http://schemas.openxmlformats.org/officeDocument/2006/relationships/hyperlink" Target="https://sanwen8.cn/p/4a7Ms1J.html" TargetMode="External"/><Relationship Id="rId26" Type="http://schemas.openxmlformats.org/officeDocument/2006/relationships/hyperlink" Target="https://mp.weixin.qq.com/s?__biz=MzI3MTA0MTk1MA==&amp;mid=2652000161&amp;idx=1&amp;sn=2b44f2590464b13a9cbccb7f2544d12f&amp;chksm=f1213b50c656b246d24a9dac15fb49d292a703ce0c1fbbffc91cf69eb504914eb9082bc38f7f&amp;mpshare=1&amp;scene=23&amp;srcid=0701jr3AWJ2ExrJZKIOyJT1G" TargetMode="External"/><Relationship Id="rId39" Type="http://schemas.openxmlformats.org/officeDocument/2006/relationships/hyperlink" Target="http://blog.csdn.net/lenbow/article/details/52218551" TargetMode="External"/><Relationship Id="rId21" Type="http://schemas.openxmlformats.org/officeDocument/2006/relationships/hyperlink" Target="http://www.csie.ntu.edu.tw/~cjlin/libsvmtools/datasets/binary.html" TargetMode="External"/><Relationship Id="rId34" Type="http://schemas.openxmlformats.org/officeDocument/2006/relationships/hyperlink" Target="http://www.cs.toronto.edu/~tijmen/csc321/slides/lecture_slides_lec6.pdf" TargetMode="External"/><Relationship Id="rId42" Type="http://schemas.openxmlformats.org/officeDocument/2006/relationships/image" Target="media/image10.png"/><Relationship Id="rId47" Type="http://schemas.openxmlformats.org/officeDocument/2006/relationships/hyperlink" Target="https://github.com/tobegit3hub/deep_recommend_system" TargetMode="External"/><Relationship Id="rId50" Type="http://schemas.openxmlformats.org/officeDocument/2006/relationships/image" Target="media/image14.png"/><Relationship Id="rId55" Type="http://schemas.openxmlformats.org/officeDocument/2006/relationships/image" Target="media/image1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leiphone.com/news/201704/b8w2VNuvTV2CERMP.html" TargetMode="External"/><Relationship Id="rId29" Type="http://schemas.openxmlformats.org/officeDocument/2006/relationships/image" Target="media/image6.jpeg"/><Relationship Id="rId11" Type="http://schemas.openxmlformats.org/officeDocument/2006/relationships/image" Target="media/image4.png"/><Relationship Id="rId24" Type="http://schemas.openxmlformats.org/officeDocument/2006/relationships/hyperlink" Target="http://featureselection.asu.edu/datasets.php" TargetMode="External"/><Relationship Id="rId32" Type="http://schemas.openxmlformats.org/officeDocument/2006/relationships/hyperlink" Target="http://arxiv.org/abs/1212.5701" TargetMode="External"/><Relationship Id="rId37" Type="http://schemas.openxmlformats.org/officeDocument/2006/relationships/hyperlink" Target="http://www.cs.toronto.edu/~tijmen/csc321/slides/lecture_slides_lec6.pdf" TargetMode="External"/><Relationship Id="rId40" Type="http://schemas.openxmlformats.org/officeDocument/2006/relationships/image" Target="media/image8.png"/><Relationship Id="rId45" Type="http://schemas.openxmlformats.org/officeDocument/2006/relationships/image" Target="media/image12.png"/><Relationship Id="rId53" Type="http://schemas.openxmlformats.org/officeDocument/2006/relationships/image" Target="media/image16.jpeg"/><Relationship Id="rId5" Type="http://schemas.openxmlformats.org/officeDocument/2006/relationships/webSettings" Target="webSettings.xml"/><Relationship Id="rId19" Type="http://schemas.openxmlformats.org/officeDocument/2006/relationships/hyperlink" Target="https://tieba.baidu.com/f?kw=%E7%A7%91%E7%A0%94%E6%95%B0%E6%8D%AE"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blog.csdn.net/jackytintin/article/details/53641885" TargetMode="External"/><Relationship Id="rId22" Type="http://schemas.openxmlformats.org/officeDocument/2006/relationships/hyperlink" Target="http://www.xmarks.com/site/similar/2/datam.i2r.a-star.edu.sg/datasets/krbd/?created=all" TargetMode="External"/><Relationship Id="rId27" Type="http://schemas.openxmlformats.org/officeDocument/2006/relationships/hyperlink" Target="http://python.jobbole.com/87136/" TargetMode="External"/><Relationship Id="rId30" Type="http://schemas.openxmlformats.org/officeDocument/2006/relationships/hyperlink" Target="http://www.xinli001.com/info/100370347?from=shouye" TargetMode="External"/><Relationship Id="rId35" Type="http://schemas.openxmlformats.org/officeDocument/2006/relationships/hyperlink" Target="http://arxiv.org/abs/1412.6980" TargetMode="External"/><Relationship Id="rId43" Type="http://schemas.openxmlformats.org/officeDocument/2006/relationships/image" Target="media/image11.png"/><Relationship Id="rId48" Type="http://schemas.openxmlformats.org/officeDocument/2006/relationships/hyperlink" Target="http://blog.csdn.net/xwd18280820053/article/details/70808583" TargetMode="Externa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15.png"/><Relationship Id="rId3" Type="http://schemas.openxmlformats.org/officeDocument/2006/relationships/styles" Target="styles.xml"/><Relationship Id="rId12" Type="http://schemas.openxmlformats.org/officeDocument/2006/relationships/hyperlink" Target="https://www.zhihu.com/question/52602529/answer/155743699" TargetMode="External"/><Relationship Id="rId17" Type="http://schemas.openxmlformats.org/officeDocument/2006/relationships/image" Target="media/image5.png"/><Relationship Id="rId25" Type="http://schemas.openxmlformats.org/officeDocument/2006/relationships/hyperlink" Target="http://www.itl.nist.gov/div898/handbook/eda/section3/eda362.htm" TargetMode="External"/><Relationship Id="rId33" Type="http://schemas.openxmlformats.org/officeDocument/2006/relationships/hyperlink" Target="http://www.jmlr.org/papers/volume12/duchi11a/duchi11a.pdf" TargetMode="External"/><Relationship Id="rId38" Type="http://schemas.openxmlformats.org/officeDocument/2006/relationships/hyperlink" Target="http://blog.csdn.net/u012759136/article/details/52302426" TargetMode="External"/><Relationship Id="rId46" Type="http://schemas.openxmlformats.org/officeDocument/2006/relationships/hyperlink" Target="https://github.com/tobegit3hub/tensorflow_examples/blob/master/mlp.py" TargetMode="External"/><Relationship Id="rId20" Type="http://schemas.openxmlformats.org/officeDocument/2006/relationships/hyperlink" Target="http://www.gems-system.org/" TargetMode="External"/><Relationship Id="rId41" Type="http://schemas.openxmlformats.org/officeDocument/2006/relationships/image" Target="media/image9.png"/><Relationship Id="rId54"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leiphone.com/news/201701/Kq6FvnjgbKK8Lh8N.html" TargetMode="External"/><Relationship Id="rId23" Type="http://schemas.openxmlformats.org/officeDocument/2006/relationships/hyperlink" Target="http://leo.ugr.es/elvira/DBCRepository/" TargetMode="External"/><Relationship Id="rId28" Type="http://schemas.openxmlformats.org/officeDocument/2006/relationships/hyperlink" Target="http://blog.csdn.net/u014749291/article/details/56675805" TargetMode="External"/><Relationship Id="rId36" Type="http://schemas.openxmlformats.org/officeDocument/2006/relationships/hyperlink" Target="https://www.eecs.tufts.edu/~dsculley/papers/ad-click-prediction.pdf" TargetMode="External"/><Relationship Id="rId49" Type="http://schemas.openxmlformats.org/officeDocument/2006/relationships/image" Target="media/image13.png"/><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7.png"/><Relationship Id="rId44" Type="http://schemas.openxmlformats.org/officeDocument/2006/relationships/hyperlink" Target="http://blog.csdn.net/lqfarmer/article/details/69566182" TargetMode="External"/><Relationship Id="rId52" Type="http://schemas.openxmlformats.org/officeDocument/2006/relationships/hyperlink" Target="http://blog.sina.com.cn/s/blog_6e32babb0102y3su.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EB04B7-1694-499E-9F27-61A2620E34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93</TotalTime>
  <Pages>16</Pages>
  <Words>4034</Words>
  <Characters>22994</Characters>
  <Application>Microsoft Office Word</Application>
  <DocSecurity>0</DocSecurity>
  <Lines>191</Lines>
  <Paragraphs>53</Paragraphs>
  <ScaleCrop>false</ScaleCrop>
  <Company/>
  <LinksUpToDate>false</LinksUpToDate>
  <CharactersWithSpaces>269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71</cp:revision>
  <dcterms:created xsi:type="dcterms:W3CDTF">2017-05-23T07:27:00Z</dcterms:created>
  <dcterms:modified xsi:type="dcterms:W3CDTF">2018-01-12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8wZlUU5t"/&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gt;&lt;pref name="noteType" value=""/&gt;&lt;/prefs&gt;&lt;/data&gt;</vt:lpwstr>
  </property>
</Properties>
</file>